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566C94EF" w:rsidR="00C60CBB" w:rsidRPr="002942FA" w:rsidRDefault="004C744B" w:rsidP="00F80AB0">
      <w:pPr>
        <w:pStyle w:val="Projectname"/>
        <w:ind w:left="0" w:firstLine="0"/>
        <w:rPr>
          <w:rFonts w:cs="Tahoma"/>
          <w:caps/>
          <w:sz w:val="38"/>
          <w:szCs w:val="38"/>
        </w:rPr>
      </w:pPr>
      <w:r w:rsidRPr="002942FA">
        <w:rPr>
          <w:rFonts w:cs="Tahoma"/>
          <w:sz w:val="38"/>
          <w:szCs w:val="38"/>
        </w:rPr>
        <w:t xml:space="preserve">TƯƠNG TÁC THÔNG MINH TRONG MÔI TRƯỜNG HỖ TRỢ TƯƠNG TÁC </w:t>
      </w:r>
      <w:r w:rsidR="000D5F4E" w:rsidRPr="002942FA">
        <w:rPr>
          <w:rFonts w:cs="Tahoma"/>
          <w:sz w:val="38"/>
          <w:szCs w:val="38"/>
        </w:rPr>
        <w:t xml:space="preserve">VỚI </w:t>
      </w:r>
      <w:r w:rsidRPr="002942FA">
        <w:rPr>
          <w:rFonts w:cs="Tahoma"/>
          <w:sz w:val="38"/>
          <w:szCs w:val="38"/>
        </w:rPr>
        <w:t>THỰC T</w:t>
      </w:r>
      <w:r w:rsidR="00FC6EF8" w:rsidRPr="002942FA">
        <w:rPr>
          <w:rFonts w:cs="Tahoma"/>
          <w:sz w:val="38"/>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2942FA" w:rsidRDefault="004C744B" w:rsidP="004C744B">
      <w:pPr>
        <w:pStyle w:val="Projectname"/>
        <w:ind w:left="0" w:firstLine="0"/>
        <w:rPr>
          <w:rFonts w:cs="Tahoma"/>
          <w:caps/>
          <w:sz w:val="38"/>
          <w:szCs w:val="38"/>
        </w:rPr>
      </w:pPr>
      <w:r w:rsidRPr="002942FA">
        <w:rPr>
          <w:rFonts w:cs="Tahoma"/>
          <w:sz w:val="38"/>
          <w:szCs w:val="38"/>
        </w:rPr>
        <w:t>TƯƠNG TÁC THÔNG MINH TRONG MÔI TRƯỜNG HỖ TRỢ TƯƠNG TÁC</w:t>
      </w:r>
      <w:r w:rsidR="0067046C">
        <w:rPr>
          <w:rFonts w:cs="Tahoma"/>
          <w:sz w:val="38"/>
          <w:szCs w:val="38"/>
        </w:rPr>
        <w:t xml:space="preserve"> VỚI</w:t>
      </w:r>
      <w:r w:rsidRPr="002942FA">
        <w:rPr>
          <w:rFonts w:cs="Tahoma"/>
          <w:sz w:val="38"/>
          <w:szCs w:val="38"/>
        </w:rPr>
        <w:t xml:space="preserve"> THỰC </w:t>
      </w:r>
      <w:r w:rsidR="00FC6EF8" w:rsidRPr="002942FA">
        <w:rPr>
          <w:rFonts w:cs="Tahoma"/>
          <w:sz w:val="38"/>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 xml:space="preserve">S. TRẦN </w:t>
      </w:r>
      <w:r w:rsidR="00F80AB0" w:rsidRPr="002370E3">
        <w:rPr>
          <w:rFonts w:ascii="Arial" w:hAnsi="Arial" w:cs="Arial"/>
          <w:sz w:val="28"/>
          <w:szCs w:val="28"/>
        </w:rPr>
        <w:t>QUANG TÁNH</w:t>
      </w:r>
      <w:r w:rsidR="00C60CBB" w:rsidRPr="002370E3">
        <w:rPr>
          <w:rFonts w:ascii="Arial" w:hAnsi="Arial" w:cs="Arial"/>
          <w:sz w:val="28"/>
          <w:szCs w:val="28"/>
        </w:rPr>
        <w:t xml:space="preserve"> – </w:t>
      </w:r>
      <w:r w:rsidR="0000226F" w:rsidRPr="002370E3">
        <w:rPr>
          <w:rFonts w:ascii="Arial" w:hAnsi="Arial" w:cs="Arial"/>
          <w:sz w:val="28"/>
          <w:szCs w:val="28"/>
        </w:rPr>
        <w:t xml:space="preserve">ThS. </w:t>
      </w:r>
      <w:r w:rsidR="00F80AB0" w:rsidRPr="002370E3">
        <w:rPr>
          <w:rFonts w:ascii="Arial" w:hAnsi="Arial" w:cs="Arial"/>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207041"/>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207042"/>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w:t>
            </w:r>
            <w:r>
              <w:rPr>
                <w:lang w:val="en-US"/>
              </w:rPr>
              <w:lastRenderedPageBreak/>
              <w:t>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207043"/>
      <w:bookmarkStart w:id="83" w:name="_Toc201850477"/>
      <w:bookmarkStart w:id="84" w:name="_Toc233883155"/>
      <w:bookmarkStart w:id="85" w:name="_Toc234179413"/>
      <w:r w:rsidRPr="00562157">
        <w:rPr>
          <w:lang w:val="en-US"/>
        </w:rPr>
        <w:lastRenderedPageBreak/>
        <w:t>MỤC LỤC</w:t>
      </w:r>
      <w:bookmarkEnd w:id="82"/>
    </w:p>
    <w:p w14:paraId="4EFA8151" w14:textId="5C1B9A39"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67046C">
          <w:rPr>
            <w:webHidden/>
          </w:rPr>
          <w:t>iii</w:t>
        </w:r>
        <w:r w:rsidR="001B62CC">
          <w:rPr>
            <w:webHidden/>
          </w:rPr>
          <w:fldChar w:fldCharType="end"/>
        </w:r>
      </w:hyperlink>
    </w:p>
    <w:p w14:paraId="7B3FD1DF" w14:textId="36E4B5A5" w:rsidR="001B62CC" w:rsidRDefault="008E4C6B">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67046C">
          <w:rPr>
            <w:webHidden/>
          </w:rPr>
          <w:t>iv</w:t>
        </w:r>
        <w:r w:rsidR="001B62CC">
          <w:rPr>
            <w:webHidden/>
          </w:rPr>
          <w:fldChar w:fldCharType="end"/>
        </w:r>
      </w:hyperlink>
    </w:p>
    <w:p w14:paraId="5A6342DC" w14:textId="09D08E97" w:rsidR="001B62CC" w:rsidRDefault="008E4C6B">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67046C">
          <w:rPr>
            <w:webHidden/>
          </w:rPr>
          <w:t>vii</w:t>
        </w:r>
        <w:r w:rsidR="001B62CC">
          <w:rPr>
            <w:webHidden/>
          </w:rPr>
          <w:fldChar w:fldCharType="end"/>
        </w:r>
      </w:hyperlink>
    </w:p>
    <w:p w14:paraId="2D08CCA9" w14:textId="5627831A" w:rsidR="001B62CC" w:rsidRDefault="008E4C6B">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67046C">
          <w:rPr>
            <w:webHidden/>
          </w:rPr>
          <w:t>x</w:t>
        </w:r>
        <w:r w:rsidR="001B62CC">
          <w:rPr>
            <w:webHidden/>
          </w:rPr>
          <w:fldChar w:fldCharType="end"/>
        </w:r>
      </w:hyperlink>
    </w:p>
    <w:p w14:paraId="45A047F6" w14:textId="7935CC58" w:rsidR="001B62CC" w:rsidRDefault="008E4C6B">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67046C">
          <w:rPr>
            <w:webHidden/>
          </w:rPr>
          <w:t>xiii</w:t>
        </w:r>
        <w:r w:rsidR="001B62CC">
          <w:rPr>
            <w:webHidden/>
          </w:rPr>
          <w:fldChar w:fldCharType="end"/>
        </w:r>
      </w:hyperlink>
    </w:p>
    <w:p w14:paraId="30F576AB" w14:textId="6E0E800A" w:rsidR="001B62CC" w:rsidRDefault="008E4C6B">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67046C">
          <w:rPr>
            <w:webHidden/>
          </w:rPr>
          <w:t>xiv</w:t>
        </w:r>
        <w:r w:rsidR="001B62CC">
          <w:rPr>
            <w:webHidden/>
          </w:rPr>
          <w:fldChar w:fldCharType="end"/>
        </w:r>
      </w:hyperlink>
    </w:p>
    <w:p w14:paraId="53D650D7" w14:textId="30FA4B6C" w:rsidR="001B62CC" w:rsidRDefault="008E4C6B">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67046C">
          <w:rPr>
            <w:webHidden/>
          </w:rPr>
          <w:t>xv</w:t>
        </w:r>
        <w:r w:rsidR="001B62CC">
          <w:rPr>
            <w:webHidden/>
          </w:rPr>
          <w:fldChar w:fldCharType="end"/>
        </w:r>
      </w:hyperlink>
    </w:p>
    <w:p w14:paraId="5FE83653" w14:textId="76A4F4C5" w:rsidR="001B62CC" w:rsidRDefault="008E4C6B">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67046C">
          <w:rPr>
            <w:webHidden/>
          </w:rPr>
          <w:t>1</w:t>
        </w:r>
        <w:r w:rsidR="001B62CC">
          <w:rPr>
            <w:webHidden/>
          </w:rPr>
          <w:fldChar w:fldCharType="end"/>
        </w:r>
      </w:hyperlink>
    </w:p>
    <w:p w14:paraId="6A78EF68" w14:textId="43F12886" w:rsidR="001B62CC" w:rsidRDefault="008E4C6B">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67046C">
          <w:rPr>
            <w:webHidden/>
          </w:rPr>
          <w:t>1</w:t>
        </w:r>
        <w:r w:rsidR="001B62CC">
          <w:rPr>
            <w:webHidden/>
          </w:rPr>
          <w:fldChar w:fldCharType="end"/>
        </w:r>
      </w:hyperlink>
    </w:p>
    <w:p w14:paraId="3C856024" w14:textId="15683130" w:rsidR="001B62CC" w:rsidRDefault="008E4C6B">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67046C">
          <w:rPr>
            <w:noProof/>
            <w:webHidden/>
          </w:rPr>
          <w:t>1</w:t>
        </w:r>
        <w:r w:rsidR="001B62CC">
          <w:rPr>
            <w:noProof/>
            <w:webHidden/>
          </w:rPr>
          <w:fldChar w:fldCharType="end"/>
        </w:r>
      </w:hyperlink>
    </w:p>
    <w:p w14:paraId="63C62C7A" w14:textId="31457846" w:rsidR="001B62CC" w:rsidRDefault="008E4C6B">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67046C">
          <w:rPr>
            <w:noProof/>
            <w:webHidden/>
          </w:rPr>
          <w:t>2</w:t>
        </w:r>
        <w:r w:rsidR="001B62CC">
          <w:rPr>
            <w:noProof/>
            <w:webHidden/>
          </w:rPr>
          <w:fldChar w:fldCharType="end"/>
        </w:r>
      </w:hyperlink>
    </w:p>
    <w:p w14:paraId="44A537A3" w14:textId="680139DE" w:rsidR="001B62CC" w:rsidRDefault="008E4C6B">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67046C">
          <w:rPr>
            <w:webHidden/>
          </w:rPr>
          <w:t>9</w:t>
        </w:r>
        <w:r w:rsidR="001B62CC">
          <w:rPr>
            <w:webHidden/>
          </w:rPr>
          <w:fldChar w:fldCharType="end"/>
        </w:r>
      </w:hyperlink>
    </w:p>
    <w:p w14:paraId="11543099" w14:textId="7038D0B3" w:rsidR="001B62CC" w:rsidRDefault="008E4C6B">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67046C">
          <w:rPr>
            <w:webHidden/>
          </w:rPr>
          <w:t>10</w:t>
        </w:r>
        <w:r w:rsidR="001B62CC">
          <w:rPr>
            <w:webHidden/>
          </w:rPr>
          <w:fldChar w:fldCharType="end"/>
        </w:r>
      </w:hyperlink>
    </w:p>
    <w:p w14:paraId="65D922E4" w14:textId="202A3ED6" w:rsidR="001B62CC" w:rsidRDefault="008E4C6B">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67046C">
          <w:rPr>
            <w:webHidden/>
          </w:rPr>
          <w:t>12</w:t>
        </w:r>
        <w:r w:rsidR="001B62CC">
          <w:rPr>
            <w:webHidden/>
          </w:rPr>
          <w:fldChar w:fldCharType="end"/>
        </w:r>
      </w:hyperlink>
    </w:p>
    <w:p w14:paraId="561C5F57" w14:textId="538189C3" w:rsidR="001B62CC" w:rsidRDefault="008E4C6B">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67046C">
          <w:rPr>
            <w:webHidden/>
          </w:rPr>
          <w:t>14</w:t>
        </w:r>
        <w:r w:rsidR="001B62CC">
          <w:rPr>
            <w:webHidden/>
          </w:rPr>
          <w:fldChar w:fldCharType="end"/>
        </w:r>
      </w:hyperlink>
    </w:p>
    <w:p w14:paraId="198276A2" w14:textId="25A6B556" w:rsidR="001B62CC" w:rsidRDefault="008E4C6B">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67046C">
          <w:rPr>
            <w:webHidden/>
          </w:rPr>
          <w:t>14</w:t>
        </w:r>
        <w:r w:rsidR="001B62CC">
          <w:rPr>
            <w:webHidden/>
          </w:rPr>
          <w:fldChar w:fldCharType="end"/>
        </w:r>
      </w:hyperlink>
    </w:p>
    <w:p w14:paraId="3D0DD927" w14:textId="71F474B5" w:rsidR="001B62CC" w:rsidRDefault="008E4C6B">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67046C">
          <w:rPr>
            <w:webHidden/>
          </w:rPr>
          <w:t>14</w:t>
        </w:r>
        <w:r w:rsidR="001B62CC">
          <w:rPr>
            <w:webHidden/>
          </w:rPr>
          <w:fldChar w:fldCharType="end"/>
        </w:r>
      </w:hyperlink>
    </w:p>
    <w:p w14:paraId="57507EC4" w14:textId="68AD654F" w:rsidR="001B62CC" w:rsidRDefault="008E4C6B">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67046C">
          <w:rPr>
            <w:webHidden/>
          </w:rPr>
          <w:t>17</w:t>
        </w:r>
        <w:r w:rsidR="001B62CC">
          <w:rPr>
            <w:webHidden/>
          </w:rPr>
          <w:fldChar w:fldCharType="end"/>
        </w:r>
      </w:hyperlink>
    </w:p>
    <w:p w14:paraId="461BF7A0" w14:textId="2D5BCC62" w:rsidR="001B62CC" w:rsidRDefault="008E4C6B">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9F78779" w14:textId="1D60BD0D" w:rsidR="001B62CC" w:rsidRDefault="008E4C6B">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6814F855" w14:textId="1B62CAE2" w:rsidR="001B62CC" w:rsidRDefault="008E4C6B">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67046C">
          <w:rPr>
            <w:webHidden/>
          </w:rPr>
          <w:t>24</w:t>
        </w:r>
        <w:r w:rsidR="001B62CC">
          <w:rPr>
            <w:webHidden/>
          </w:rPr>
          <w:fldChar w:fldCharType="end"/>
        </w:r>
      </w:hyperlink>
    </w:p>
    <w:p w14:paraId="0787CABF" w14:textId="0C7C8CF7" w:rsidR="001B62CC" w:rsidRDefault="008E4C6B">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67046C">
          <w:rPr>
            <w:noProof/>
            <w:webHidden/>
          </w:rPr>
          <w:t>24</w:t>
        </w:r>
        <w:r w:rsidR="001B62CC">
          <w:rPr>
            <w:noProof/>
            <w:webHidden/>
          </w:rPr>
          <w:fldChar w:fldCharType="end"/>
        </w:r>
      </w:hyperlink>
    </w:p>
    <w:p w14:paraId="7F79AA25" w14:textId="11745570" w:rsidR="001B62CC" w:rsidRDefault="008E4C6B">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79814673" w14:textId="5A70A196" w:rsidR="001B62CC" w:rsidRDefault="008E4C6B">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6F78911A" w14:textId="024FE667" w:rsidR="001B62CC" w:rsidRDefault="008E4C6B">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67046C">
          <w:rPr>
            <w:webHidden/>
          </w:rPr>
          <w:t>29</w:t>
        </w:r>
        <w:r w:rsidR="001B62CC">
          <w:rPr>
            <w:webHidden/>
          </w:rPr>
          <w:fldChar w:fldCharType="end"/>
        </w:r>
      </w:hyperlink>
    </w:p>
    <w:p w14:paraId="7F637EDD" w14:textId="080E7D9A" w:rsidR="001B62CC" w:rsidRDefault="008E4C6B">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67046C">
          <w:rPr>
            <w:webHidden/>
          </w:rPr>
          <w:t>31</w:t>
        </w:r>
        <w:r w:rsidR="001B62CC">
          <w:rPr>
            <w:webHidden/>
          </w:rPr>
          <w:fldChar w:fldCharType="end"/>
        </w:r>
      </w:hyperlink>
    </w:p>
    <w:p w14:paraId="2706DE32" w14:textId="12350F8B" w:rsidR="001B62CC" w:rsidRDefault="008E4C6B">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67046C">
          <w:rPr>
            <w:webHidden/>
          </w:rPr>
          <w:t>31</w:t>
        </w:r>
        <w:r w:rsidR="001B62CC">
          <w:rPr>
            <w:webHidden/>
          </w:rPr>
          <w:fldChar w:fldCharType="end"/>
        </w:r>
      </w:hyperlink>
    </w:p>
    <w:p w14:paraId="4D86EC05" w14:textId="1AB86207" w:rsidR="001B62CC" w:rsidRDefault="008E4C6B">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67046C">
          <w:rPr>
            <w:webHidden/>
          </w:rPr>
          <w:t>32</w:t>
        </w:r>
        <w:r w:rsidR="001B62CC">
          <w:rPr>
            <w:webHidden/>
          </w:rPr>
          <w:fldChar w:fldCharType="end"/>
        </w:r>
      </w:hyperlink>
    </w:p>
    <w:p w14:paraId="4C195D13" w14:textId="326086DA" w:rsidR="001B62CC" w:rsidRDefault="008E4C6B">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67046C">
          <w:rPr>
            <w:noProof/>
            <w:webHidden/>
          </w:rPr>
          <w:t>32</w:t>
        </w:r>
        <w:r w:rsidR="001B62CC">
          <w:rPr>
            <w:noProof/>
            <w:webHidden/>
          </w:rPr>
          <w:fldChar w:fldCharType="end"/>
        </w:r>
      </w:hyperlink>
    </w:p>
    <w:p w14:paraId="041472E7" w14:textId="05CAC06E" w:rsidR="001B62CC" w:rsidRDefault="008E4C6B">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1F88C8F5" w14:textId="45BF2C11" w:rsidR="001B62CC" w:rsidRDefault="008E4C6B">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5D922BF4" w14:textId="72E08AD0" w:rsidR="001B62CC" w:rsidRDefault="008E4C6B">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AD1E62" w14:textId="75227CD4" w:rsidR="001B62CC" w:rsidRDefault="008E4C6B">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738146" w14:textId="105E8CB8" w:rsidR="001B62CC" w:rsidRDefault="008E4C6B">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93334F2" w14:textId="0EF8927D" w:rsidR="001B62CC" w:rsidRDefault="008E4C6B">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2C82EB93" w14:textId="55DC2BDD" w:rsidR="001B62CC" w:rsidRDefault="008E4C6B">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67046C">
          <w:rPr>
            <w:webHidden/>
          </w:rPr>
          <w:t>40</w:t>
        </w:r>
        <w:r w:rsidR="001B62CC">
          <w:rPr>
            <w:webHidden/>
          </w:rPr>
          <w:fldChar w:fldCharType="end"/>
        </w:r>
      </w:hyperlink>
    </w:p>
    <w:p w14:paraId="35944111" w14:textId="5B33D5A3" w:rsidR="001B62CC" w:rsidRDefault="008E4C6B">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67046C">
          <w:rPr>
            <w:webHidden/>
          </w:rPr>
          <w:t>41</w:t>
        </w:r>
        <w:r w:rsidR="001B62CC">
          <w:rPr>
            <w:webHidden/>
          </w:rPr>
          <w:fldChar w:fldCharType="end"/>
        </w:r>
      </w:hyperlink>
    </w:p>
    <w:p w14:paraId="1390FAC7" w14:textId="4C41E54F" w:rsidR="001B62CC" w:rsidRDefault="008E4C6B">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67046C">
          <w:rPr>
            <w:webHidden/>
          </w:rPr>
          <w:t>41</w:t>
        </w:r>
        <w:r w:rsidR="001B62CC">
          <w:rPr>
            <w:webHidden/>
          </w:rPr>
          <w:fldChar w:fldCharType="end"/>
        </w:r>
      </w:hyperlink>
    </w:p>
    <w:p w14:paraId="3BF1505A" w14:textId="7CFEC8B3" w:rsidR="001B62CC" w:rsidRDefault="008E4C6B">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67046C">
          <w:rPr>
            <w:webHidden/>
          </w:rPr>
          <w:t>42</w:t>
        </w:r>
        <w:r w:rsidR="001B62CC">
          <w:rPr>
            <w:webHidden/>
          </w:rPr>
          <w:fldChar w:fldCharType="end"/>
        </w:r>
      </w:hyperlink>
    </w:p>
    <w:p w14:paraId="33A45F0B" w14:textId="56D4A0B7" w:rsidR="001B62CC" w:rsidRDefault="008E4C6B">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67046C">
          <w:rPr>
            <w:webHidden/>
          </w:rPr>
          <w:t>44</w:t>
        </w:r>
        <w:r w:rsidR="001B62CC">
          <w:rPr>
            <w:webHidden/>
          </w:rPr>
          <w:fldChar w:fldCharType="end"/>
        </w:r>
      </w:hyperlink>
    </w:p>
    <w:p w14:paraId="43DEF460" w14:textId="7BAE7842" w:rsidR="001B62CC" w:rsidRDefault="008E4C6B">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67046C">
          <w:rPr>
            <w:webHidden/>
          </w:rPr>
          <w:t>45</w:t>
        </w:r>
        <w:r w:rsidR="001B62CC">
          <w:rPr>
            <w:webHidden/>
          </w:rPr>
          <w:fldChar w:fldCharType="end"/>
        </w:r>
      </w:hyperlink>
    </w:p>
    <w:p w14:paraId="5B51D65F" w14:textId="4918F652" w:rsidR="001B62CC" w:rsidRDefault="008E4C6B">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67046C">
          <w:rPr>
            <w:noProof/>
            <w:webHidden/>
          </w:rPr>
          <w:t>45</w:t>
        </w:r>
        <w:r w:rsidR="001B62CC">
          <w:rPr>
            <w:noProof/>
            <w:webHidden/>
          </w:rPr>
          <w:fldChar w:fldCharType="end"/>
        </w:r>
      </w:hyperlink>
    </w:p>
    <w:p w14:paraId="6D99EFFF" w14:textId="09795D22" w:rsidR="001B62CC" w:rsidRDefault="008E4C6B">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67046C">
          <w:rPr>
            <w:noProof/>
            <w:webHidden/>
          </w:rPr>
          <w:t>48</w:t>
        </w:r>
        <w:r w:rsidR="001B62CC">
          <w:rPr>
            <w:noProof/>
            <w:webHidden/>
          </w:rPr>
          <w:fldChar w:fldCharType="end"/>
        </w:r>
      </w:hyperlink>
    </w:p>
    <w:p w14:paraId="459902A5" w14:textId="7F5CB5D8" w:rsidR="001B62CC" w:rsidRDefault="008E4C6B">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67046C">
          <w:rPr>
            <w:noProof/>
            <w:webHidden/>
          </w:rPr>
          <w:t>51</w:t>
        </w:r>
        <w:r w:rsidR="001B62CC">
          <w:rPr>
            <w:noProof/>
            <w:webHidden/>
          </w:rPr>
          <w:fldChar w:fldCharType="end"/>
        </w:r>
      </w:hyperlink>
    </w:p>
    <w:p w14:paraId="1A075B45" w14:textId="3065F93C" w:rsidR="001B62CC" w:rsidRDefault="008E4C6B">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27452C0D" w14:textId="406AF4CF" w:rsidR="001B62CC" w:rsidRDefault="008E4C6B">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23B7BB3A" w14:textId="12DCCC51" w:rsidR="001B62CC" w:rsidRDefault="008E4C6B">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67046C">
          <w:rPr>
            <w:webHidden/>
          </w:rPr>
          <w:t>58</w:t>
        </w:r>
        <w:r w:rsidR="001B62CC">
          <w:rPr>
            <w:webHidden/>
          </w:rPr>
          <w:fldChar w:fldCharType="end"/>
        </w:r>
      </w:hyperlink>
    </w:p>
    <w:p w14:paraId="5A966501" w14:textId="2AC5E483" w:rsidR="001B62CC" w:rsidRDefault="008E4C6B">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56ADB566" w14:textId="0FE0832B" w:rsidR="001B62CC" w:rsidRDefault="008E4C6B">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114E252" w14:textId="3B9B129C" w:rsidR="001B62CC" w:rsidRDefault="008E4C6B">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793B3C93" w14:textId="0FC27DD3" w:rsidR="001B62CC" w:rsidRDefault="008E4C6B">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708FDCF8" w14:textId="482C48F6" w:rsidR="001B62CC" w:rsidRDefault="008E4C6B">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67046C">
          <w:rPr>
            <w:webHidden/>
          </w:rPr>
          <w:t>63</w:t>
        </w:r>
        <w:r w:rsidR="001B62CC">
          <w:rPr>
            <w:webHidden/>
          </w:rPr>
          <w:fldChar w:fldCharType="end"/>
        </w:r>
      </w:hyperlink>
    </w:p>
    <w:p w14:paraId="5A1D02D0" w14:textId="70D62A73" w:rsidR="001B62CC" w:rsidRDefault="008E4C6B">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67046C">
          <w:rPr>
            <w:webHidden/>
          </w:rPr>
          <w:t>64</w:t>
        </w:r>
        <w:r w:rsidR="001B62CC">
          <w:rPr>
            <w:webHidden/>
          </w:rPr>
          <w:fldChar w:fldCharType="end"/>
        </w:r>
      </w:hyperlink>
    </w:p>
    <w:p w14:paraId="2601D4FC" w14:textId="7BA608AF" w:rsidR="001B62CC" w:rsidRDefault="008E4C6B">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67046C">
          <w:rPr>
            <w:webHidden/>
          </w:rPr>
          <w:t>64</w:t>
        </w:r>
        <w:r w:rsidR="001B62CC">
          <w:rPr>
            <w:webHidden/>
          </w:rPr>
          <w:fldChar w:fldCharType="end"/>
        </w:r>
      </w:hyperlink>
    </w:p>
    <w:p w14:paraId="2F547ED8" w14:textId="6D583346" w:rsidR="001B62CC" w:rsidRDefault="008E4C6B">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67046C">
          <w:rPr>
            <w:webHidden/>
          </w:rPr>
          <w:t>64</w:t>
        </w:r>
        <w:r w:rsidR="001B62CC">
          <w:rPr>
            <w:webHidden/>
          </w:rPr>
          <w:fldChar w:fldCharType="end"/>
        </w:r>
      </w:hyperlink>
    </w:p>
    <w:p w14:paraId="57930041" w14:textId="7350B61C" w:rsidR="001B62CC" w:rsidRDefault="008E4C6B">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67046C">
          <w:rPr>
            <w:webHidden/>
          </w:rPr>
          <w:t>64</w:t>
        </w:r>
        <w:r w:rsidR="001B62CC">
          <w:rPr>
            <w:webHidden/>
          </w:rPr>
          <w:fldChar w:fldCharType="end"/>
        </w:r>
      </w:hyperlink>
    </w:p>
    <w:p w14:paraId="3D7DAB02" w14:textId="69A2B7B0" w:rsidR="001B62CC" w:rsidRDefault="008E4C6B">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67046C">
          <w:rPr>
            <w:webHidden/>
          </w:rPr>
          <w:t>65</w:t>
        </w:r>
        <w:r w:rsidR="001B62CC">
          <w:rPr>
            <w:webHidden/>
          </w:rPr>
          <w:fldChar w:fldCharType="end"/>
        </w:r>
      </w:hyperlink>
    </w:p>
    <w:p w14:paraId="19164D10" w14:textId="68356B83" w:rsidR="001B62CC" w:rsidRDefault="008E4C6B">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0797106B" w14:textId="61272818" w:rsidR="001B62CC" w:rsidRDefault="008E4C6B">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495D95CA" w14:textId="6BD1F4A6" w:rsidR="001B62CC" w:rsidRDefault="008E4C6B">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264833B6" w14:textId="4BB205E3" w:rsidR="001B62CC" w:rsidRDefault="008E4C6B">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67046C">
          <w:rPr>
            <w:webHidden/>
          </w:rPr>
          <w:t>67</w:t>
        </w:r>
        <w:r w:rsidR="001B62CC">
          <w:rPr>
            <w:webHidden/>
          </w:rPr>
          <w:fldChar w:fldCharType="end"/>
        </w:r>
      </w:hyperlink>
    </w:p>
    <w:p w14:paraId="3AF491FA" w14:textId="08FFC433" w:rsidR="001B62CC" w:rsidRDefault="008E4C6B">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67046C">
          <w:rPr>
            <w:noProof/>
            <w:webHidden/>
          </w:rPr>
          <w:t>67</w:t>
        </w:r>
        <w:r w:rsidR="001B62CC">
          <w:rPr>
            <w:noProof/>
            <w:webHidden/>
          </w:rPr>
          <w:fldChar w:fldCharType="end"/>
        </w:r>
      </w:hyperlink>
    </w:p>
    <w:p w14:paraId="5390FAE3" w14:textId="1728527C" w:rsidR="001B62CC" w:rsidRDefault="008E4C6B">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7BF5B2D9" w14:textId="3F65820E" w:rsidR="001B62CC" w:rsidRDefault="008E4C6B">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67046C">
          <w:rPr>
            <w:webHidden/>
          </w:rPr>
          <w:t>70</w:t>
        </w:r>
        <w:r w:rsidR="001B62CC">
          <w:rPr>
            <w:webHidden/>
          </w:rPr>
          <w:fldChar w:fldCharType="end"/>
        </w:r>
      </w:hyperlink>
    </w:p>
    <w:p w14:paraId="1BDB2D9D" w14:textId="5A857C45" w:rsidR="001B62CC" w:rsidRDefault="008E4C6B">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67046C">
          <w:rPr>
            <w:webHidden/>
          </w:rPr>
          <w:t>72</w:t>
        </w:r>
        <w:r w:rsidR="001B62CC">
          <w:rPr>
            <w:webHidden/>
          </w:rPr>
          <w:fldChar w:fldCharType="end"/>
        </w:r>
      </w:hyperlink>
    </w:p>
    <w:p w14:paraId="4271A066" w14:textId="0A4F5CD7" w:rsidR="001B62CC" w:rsidRDefault="008E4C6B">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67046C">
          <w:rPr>
            <w:webHidden/>
          </w:rPr>
          <w:t>72</w:t>
        </w:r>
        <w:r w:rsidR="001B62CC">
          <w:rPr>
            <w:webHidden/>
          </w:rPr>
          <w:fldChar w:fldCharType="end"/>
        </w:r>
      </w:hyperlink>
    </w:p>
    <w:p w14:paraId="1C234405" w14:textId="797A9652" w:rsidR="001B62CC" w:rsidRDefault="008E4C6B">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67046C">
          <w:rPr>
            <w:webHidden/>
          </w:rPr>
          <w:t>73</w:t>
        </w:r>
        <w:r w:rsidR="001B62CC">
          <w:rPr>
            <w:webHidden/>
          </w:rPr>
          <w:fldChar w:fldCharType="end"/>
        </w:r>
      </w:hyperlink>
    </w:p>
    <w:p w14:paraId="0FF53AED" w14:textId="01DCBA17" w:rsidR="001B62CC" w:rsidRDefault="008E4C6B">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67046C">
          <w:rPr>
            <w:webHidden/>
          </w:rPr>
          <w:t>75</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207044"/>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F9F6487" w14:textId="052C065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67046C">
          <w:rPr>
            <w:noProof/>
            <w:webHidden/>
          </w:rPr>
          <w:t>3</w:t>
        </w:r>
        <w:r w:rsidR="001B62CC">
          <w:rPr>
            <w:noProof/>
            <w:webHidden/>
          </w:rPr>
          <w:fldChar w:fldCharType="end"/>
        </w:r>
      </w:hyperlink>
    </w:p>
    <w:p w14:paraId="70E04CDB" w14:textId="7478AC0A"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67046C">
          <w:rPr>
            <w:noProof/>
            <w:webHidden/>
          </w:rPr>
          <w:t>4</w:t>
        </w:r>
        <w:r w:rsidR="001B62CC">
          <w:rPr>
            <w:noProof/>
            <w:webHidden/>
          </w:rPr>
          <w:fldChar w:fldCharType="end"/>
        </w:r>
      </w:hyperlink>
    </w:p>
    <w:p w14:paraId="67F16824" w14:textId="7398D767"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33350D36" w14:textId="2B61D8F8"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1548AC2F" w14:textId="58192B0C"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20023934" w14:textId="7058F509"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1059473A" w14:textId="3B4AE80D"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4C0E2C8C" w14:textId="13D75604"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56CFE4B4" w14:textId="20BDFF8F"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0085B22C" w14:textId="43D37005"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67046C">
          <w:rPr>
            <w:noProof/>
            <w:webHidden/>
          </w:rPr>
          <w:t>16</w:t>
        </w:r>
        <w:r w:rsidR="001B62CC">
          <w:rPr>
            <w:noProof/>
            <w:webHidden/>
          </w:rPr>
          <w:fldChar w:fldCharType="end"/>
        </w:r>
      </w:hyperlink>
    </w:p>
    <w:p w14:paraId="2411013A" w14:textId="5C717B5E"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B68CD3D" w14:textId="191596C7"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67046C">
          <w:rPr>
            <w:noProof/>
            <w:webHidden/>
          </w:rPr>
          <w:t>18</w:t>
        </w:r>
        <w:r w:rsidR="001B62CC">
          <w:rPr>
            <w:noProof/>
            <w:webHidden/>
          </w:rPr>
          <w:fldChar w:fldCharType="end"/>
        </w:r>
      </w:hyperlink>
    </w:p>
    <w:p w14:paraId="3E9660DC" w14:textId="5786B1A8"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2A0EA2DA" w14:textId="56C05321"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0E8A5140" w14:textId="1D6C30EA"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67046C">
          <w:rPr>
            <w:noProof/>
            <w:webHidden/>
          </w:rPr>
          <w:t>20</w:t>
        </w:r>
        <w:r w:rsidR="001B62CC">
          <w:rPr>
            <w:noProof/>
            <w:webHidden/>
          </w:rPr>
          <w:fldChar w:fldCharType="end"/>
        </w:r>
      </w:hyperlink>
    </w:p>
    <w:p w14:paraId="6B5BC5BC" w14:textId="5B46D27A"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3ABDB40F" w14:textId="389155DB"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1AB1798B" w14:textId="63C0ED6A"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25909806" w14:textId="4E5B3831"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3724DF71" w14:textId="16DAA8B3"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1C9CD3E9" w14:textId="121ACE3D"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477A4DA9" w14:textId="662DF4B5"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3A023931" w14:textId="1F442EF0"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0258DCC1" w14:textId="6D5F7F75"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26198453" w14:textId="1C1973F0"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67046C">
          <w:rPr>
            <w:noProof/>
            <w:webHidden/>
          </w:rPr>
          <w:t>29</w:t>
        </w:r>
        <w:r w:rsidR="001B62CC">
          <w:rPr>
            <w:noProof/>
            <w:webHidden/>
          </w:rPr>
          <w:fldChar w:fldCharType="end"/>
        </w:r>
      </w:hyperlink>
    </w:p>
    <w:p w14:paraId="3BF61E13" w14:textId="5F6A9077"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67046C">
          <w:rPr>
            <w:noProof/>
            <w:webHidden/>
          </w:rPr>
          <w:t>31</w:t>
        </w:r>
        <w:r w:rsidR="001B62CC">
          <w:rPr>
            <w:noProof/>
            <w:webHidden/>
          </w:rPr>
          <w:fldChar w:fldCharType="end"/>
        </w:r>
      </w:hyperlink>
    </w:p>
    <w:p w14:paraId="6BEC990A" w14:textId="0EBC1294"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6EB8022D" w14:textId="7EA5C979"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243867C5" w14:textId="628DAFBD"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22F1A7F1" w14:textId="2478675E"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BC484F2" w14:textId="526E3491"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67046C">
          <w:rPr>
            <w:noProof/>
            <w:webHidden/>
          </w:rPr>
          <w:t>38</w:t>
        </w:r>
        <w:r w:rsidR="001B62CC">
          <w:rPr>
            <w:noProof/>
            <w:webHidden/>
          </w:rPr>
          <w:fldChar w:fldCharType="end"/>
        </w:r>
      </w:hyperlink>
    </w:p>
    <w:p w14:paraId="2D2CFAD4" w14:textId="785CBF97"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319F525C" w14:textId="395FE05B"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67046C">
          <w:rPr>
            <w:noProof/>
            <w:webHidden/>
          </w:rPr>
          <w:t>40</w:t>
        </w:r>
        <w:r w:rsidR="001B62CC">
          <w:rPr>
            <w:noProof/>
            <w:webHidden/>
          </w:rPr>
          <w:fldChar w:fldCharType="end"/>
        </w:r>
      </w:hyperlink>
    </w:p>
    <w:p w14:paraId="482767DE" w14:textId="554DA734"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67046C">
          <w:rPr>
            <w:noProof/>
            <w:webHidden/>
          </w:rPr>
          <w:t>42</w:t>
        </w:r>
        <w:r w:rsidR="001B62CC">
          <w:rPr>
            <w:noProof/>
            <w:webHidden/>
          </w:rPr>
          <w:fldChar w:fldCharType="end"/>
        </w:r>
      </w:hyperlink>
    </w:p>
    <w:p w14:paraId="2AC87E53" w14:textId="68CDAFE8"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67046C">
          <w:rPr>
            <w:noProof/>
            <w:webHidden/>
          </w:rPr>
          <w:t>43</w:t>
        </w:r>
        <w:r w:rsidR="001B62CC">
          <w:rPr>
            <w:noProof/>
            <w:webHidden/>
          </w:rPr>
          <w:fldChar w:fldCharType="end"/>
        </w:r>
      </w:hyperlink>
    </w:p>
    <w:p w14:paraId="68A30559" w14:textId="43C509F0"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5111274F" w14:textId="217061F7"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1A1DE4D5" w14:textId="76359AC4"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07E07EC6" w14:textId="0BC1DBC6"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4A6C18AB" w14:textId="038FFCAC"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67046C">
          <w:rPr>
            <w:noProof/>
            <w:webHidden/>
          </w:rPr>
          <w:t>47</w:t>
        </w:r>
        <w:r w:rsidR="001B62CC">
          <w:rPr>
            <w:noProof/>
            <w:webHidden/>
          </w:rPr>
          <w:fldChar w:fldCharType="end"/>
        </w:r>
      </w:hyperlink>
    </w:p>
    <w:p w14:paraId="2FFB2E71" w14:textId="4C2D651C"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67046C">
          <w:rPr>
            <w:noProof/>
            <w:webHidden/>
          </w:rPr>
          <w:t>49</w:t>
        </w:r>
        <w:r w:rsidR="001B62CC">
          <w:rPr>
            <w:noProof/>
            <w:webHidden/>
          </w:rPr>
          <w:fldChar w:fldCharType="end"/>
        </w:r>
      </w:hyperlink>
    </w:p>
    <w:p w14:paraId="5231621E" w14:textId="289A727A"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67046C">
          <w:rPr>
            <w:noProof/>
            <w:webHidden/>
          </w:rPr>
          <w:t>50</w:t>
        </w:r>
        <w:r w:rsidR="001B62CC">
          <w:rPr>
            <w:noProof/>
            <w:webHidden/>
          </w:rPr>
          <w:fldChar w:fldCharType="end"/>
        </w:r>
      </w:hyperlink>
    </w:p>
    <w:p w14:paraId="4B8DF429" w14:textId="05F65F72"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1FDCABE1" w14:textId="55C84A0A"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6FBA8830" w14:textId="023B226E"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2079524" w14:textId="119DCF54"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67046C">
          <w:rPr>
            <w:noProof/>
            <w:webHidden/>
          </w:rPr>
          <w:t>61</w:t>
        </w:r>
        <w:r w:rsidR="001B62CC">
          <w:rPr>
            <w:noProof/>
            <w:webHidden/>
          </w:rPr>
          <w:fldChar w:fldCharType="end"/>
        </w:r>
      </w:hyperlink>
    </w:p>
    <w:p w14:paraId="57F18215" w14:textId="7D7CBC39"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67185111" w14:textId="07CCE84A"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2AEAF988" w14:textId="7AA5BC6D"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13738FA8" w14:textId="3A2A74FC"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35ACAD1" w14:textId="0BCC06E9"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D2382E6" w14:textId="6D0E54CC"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36619CA1" w14:textId="51A06F99"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8" w:name="_Toc518207045"/>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2D6D02E5"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64C52150" w14:textId="1B02BF5A" w:rsidR="00BA03F3"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799BD639" w14:textId="17D2C344" w:rsidR="00BA03F3"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67046C">
          <w:rPr>
            <w:noProof/>
            <w:webHidden/>
          </w:rPr>
          <w:t>55</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207046"/>
      <w:r w:rsidR="004A71F6" w:rsidRPr="00562157">
        <w:rPr>
          <w:lang w:val="en-US"/>
        </w:rPr>
        <w:t xml:space="preserve">DANH MỤC CÁC </w:t>
      </w:r>
      <w:r w:rsidR="004A71F6">
        <w:rPr>
          <w:lang w:val="en-US"/>
        </w:rPr>
        <w:t>SƠ ĐỒ</w:t>
      </w:r>
      <w:bookmarkEnd w:id="129"/>
    </w:p>
    <w:p w14:paraId="18D4FB4C" w14:textId="254F72A2"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67046C">
          <w:rPr>
            <w:noProof/>
            <w:webHidden/>
          </w:rPr>
          <w:t>15</w:t>
        </w:r>
        <w:r w:rsidR="001B62CC">
          <w:rPr>
            <w:noProof/>
            <w:webHidden/>
          </w:rPr>
          <w:fldChar w:fldCharType="end"/>
        </w:r>
      </w:hyperlink>
    </w:p>
    <w:p w14:paraId="3DB95C30" w14:textId="778D40E6"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0B128584" w14:textId="6956CBF8"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67046C">
          <w:rPr>
            <w:noProof/>
            <w:webHidden/>
          </w:rPr>
          <w:t>52</w:t>
        </w:r>
        <w:r w:rsidR="001B62CC">
          <w:rPr>
            <w:noProof/>
            <w:webHidden/>
          </w:rPr>
          <w:fldChar w:fldCharType="end"/>
        </w:r>
      </w:hyperlink>
    </w:p>
    <w:p w14:paraId="6098D7E4" w14:textId="28C37197"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629F35D8" w14:textId="51673E9E"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10E18E84" w14:textId="49AA9E47"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67046C">
          <w:rPr>
            <w:noProof/>
            <w:webHidden/>
          </w:rPr>
          <w:t>54</w:t>
        </w:r>
        <w:r w:rsidR="001B62CC">
          <w:rPr>
            <w:noProof/>
            <w:webHidden/>
          </w:rPr>
          <w:fldChar w:fldCharType="end"/>
        </w:r>
      </w:hyperlink>
    </w:p>
    <w:p w14:paraId="382518C6" w14:textId="20364B36"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02342DF7" w14:textId="609FBFC6"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67046C">
          <w:rPr>
            <w:noProof/>
            <w:webHidden/>
          </w:rPr>
          <w:t>56</w:t>
        </w:r>
        <w:r w:rsidR="001B62CC">
          <w:rPr>
            <w:noProof/>
            <w:webHidden/>
          </w:rPr>
          <w:fldChar w:fldCharType="end"/>
        </w:r>
      </w:hyperlink>
    </w:p>
    <w:p w14:paraId="26D3FB87" w14:textId="17604407" w:rsidR="001B62CC" w:rsidRDefault="008E4C6B">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207047"/>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3D663E30"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r w:rsidR="002276A1">
        <w:rPr>
          <w:lang w:val="en-US"/>
        </w:rPr>
        <w:t>,…</w:t>
      </w:r>
      <w:proofErr w:type="gramEnd"/>
      <w:r w:rsidR="002276A1">
        <w:rPr>
          <w:lang w:val="en-US"/>
        </w:rPr>
        <w:t xml:space="preserve"> </w:t>
      </w:r>
      <w:r>
        <w:rPr>
          <w:lang w:val="en-US"/>
        </w:rPr>
        <w:t>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207048"/>
      <w:r w:rsidRPr="00562157">
        <w:rPr>
          <w:lang w:val="en-US"/>
        </w:rPr>
        <w:t>Mở đầu</w:t>
      </w:r>
      <w:bookmarkEnd w:id="154"/>
      <w:bookmarkEnd w:id="155"/>
      <w:bookmarkEnd w:id="156"/>
      <w:bookmarkEnd w:id="157"/>
      <w:bookmarkEnd w:id="158"/>
      <w:bookmarkEnd w:id="159"/>
      <w:bookmarkEnd w:id="160"/>
      <w:bookmarkEnd w:id="161"/>
      <w:bookmarkEnd w:id="162"/>
    </w:p>
    <w:p w14:paraId="54613BC5" w14:textId="2A3022C1"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207049"/>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207050"/>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2044C877"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207051"/>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3F72F5A7"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7046C">
        <w:t xml:space="preserve">Hình </w:t>
      </w:r>
      <w:r w:rsidR="0067046C">
        <w:rPr>
          <w:noProof/>
        </w:rPr>
        <w:t>1</w:t>
      </w:r>
      <w:r w:rsidR="0067046C">
        <w:t>.</w:t>
      </w:r>
      <w:r w:rsidR="0067046C">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69A31433" w:rsidR="005A38C1" w:rsidRDefault="005A38C1" w:rsidP="005A38C1">
      <w:pPr>
        <w:pStyle w:val="Caption"/>
        <w:rPr>
          <w:szCs w:val="26"/>
          <w:lang w:val="en-US"/>
        </w:rPr>
      </w:pPr>
      <w:bookmarkStart w:id="175" w:name="_Ref517904352"/>
      <w:bookmarkStart w:id="176" w:name="_Toc518207109"/>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6"/>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67D562F9"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67046C">
        <w:t xml:space="preserve">Hình </w:t>
      </w:r>
      <w:r w:rsidR="0067046C">
        <w:rPr>
          <w:noProof/>
        </w:rPr>
        <w:t>1</w:t>
      </w:r>
      <w:r w:rsidR="0067046C">
        <w:t>.</w:t>
      </w:r>
      <w:r w:rsidR="0067046C">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r w:rsidR="002276A1">
        <w:rPr>
          <w:lang w:val="en-US"/>
        </w:rPr>
        <w:t>…</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07D435AD" w:rsidR="0083077A" w:rsidRDefault="0083077A" w:rsidP="0083077A">
      <w:pPr>
        <w:pStyle w:val="Caption"/>
        <w:rPr>
          <w:noProof/>
        </w:rPr>
      </w:pPr>
      <w:bookmarkStart w:id="177" w:name="_Ref517385107"/>
      <w:bookmarkStart w:id="178" w:name="_Toc518207110"/>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48FAE37E"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67046C">
        <w:t xml:space="preserve">Hình </w:t>
      </w:r>
      <w:r w:rsidR="0067046C">
        <w:rPr>
          <w:noProof/>
        </w:rPr>
        <w:t>1</w:t>
      </w:r>
      <w:r w:rsidR="0067046C">
        <w:t>.</w:t>
      </w:r>
      <w:r w:rsidR="0067046C">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502EC5B" w:rsidR="002A4CF7" w:rsidRDefault="0055477A" w:rsidP="003553BA">
      <w:pPr>
        <w:pStyle w:val="Caption"/>
        <w:rPr>
          <w:noProof/>
        </w:rPr>
      </w:pPr>
      <w:bookmarkStart w:id="179" w:name="_Ref517690495"/>
      <w:bookmarkStart w:id="180" w:name="_Toc518207111"/>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6748BADF"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67046C">
        <w:t xml:space="preserve">Hình </w:t>
      </w:r>
      <w:r w:rsidR="0067046C">
        <w:rPr>
          <w:noProof/>
        </w:rPr>
        <w:t>1</w:t>
      </w:r>
      <w:r w:rsidR="0067046C">
        <w:t>.</w:t>
      </w:r>
      <w:r w:rsidR="0067046C">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2D956F2" w:rsidR="00D53824" w:rsidRDefault="00AD6866" w:rsidP="00AD6866">
      <w:pPr>
        <w:pStyle w:val="Caption"/>
        <w:rPr>
          <w:noProof/>
        </w:rPr>
      </w:pPr>
      <w:bookmarkStart w:id="181" w:name="_Ref517731770"/>
      <w:bookmarkStart w:id="182" w:name="_Toc518207112"/>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B482268" w:rsidR="00A14A9A" w:rsidRDefault="0018611E" w:rsidP="00A14A9A">
      <w:pPr>
        <w:pStyle w:val="ListParagraph"/>
      </w:pPr>
      <w:r>
        <w:t>Lật (Flip</w:t>
      </w:r>
      <w:proofErr w:type="gramStart"/>
      <w:r>
        <w:t>):</w:t>
      </w:r>
      <w:proofErr w:type="gramEnd"/>
      <w:r>
        <w:t xml:space="preserve">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67046C">
        <w:t xml:space="preserve">Hình </w:t>
      </w:r>
      <w:r w:rsidR="0067046C">
        <w:rPr>
          <w:noProof/>
        </w:rPr>
        <w:t>1</w:t>
      </w:r>
      <w:r w:rsidR="0067046C">
        <w:t>.</w:t>
      </w:r>
      <w:r w:rsidR="0067046C">
        <w:rPr>
          <w:noProof/>
        </w:rPr>
        <w:t>5</w:t>
      </w:r>
      <w:r w:rsidR="0067046C">
        <w:t xml:space="preserve"> Hành </w:t>
      </w:r>
      <w:r w:rsidR="0067046C">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08193555" w:rsidR="005312F2" w:rsidRDefault="005312F2" w:rsidP="005312F2">
      <w:pPr>
        <w:pStyle w:val="ListParagraph"/>
      </w:pPr>
      <w:r>
        <w:t>Lắc (Shake</w:t>
      </w:r>
      <w:proofErr w:type="gramStart"/>
      <w:r>
        <w:t>):</w:t>
      </w:r>
      <w:proofErr w:type="gramEnd"/>
      <w:r>
        <w:t xml:space="preserv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67046C">
        <w:t xml:space="preserve">Hình </w:t>
      </w:r>
      <w:r w:rsidR="0067046C">
        <w:rPr>
          <w:noProof/>
        </w:rPr>
        <w:t>1</w:t>
      </w:r>
      <w:r w:rsidR="0067046C">
        <w:t>.</w:t>
      </w:r>
      <w:r w:rsidR="0067046C">
        <w:rPr>
          <w:noProof/>
        </w:rPr>
        <w:t>6</w:t>
      </w:r>
      <w:r w:rsidR="0067046C">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426AB22" w:rsidR="0018611E" w:rsidRDefault="0018611E" w:rsidP="0018611E">
      <w:pPr>
        <w:pStyle w:val="Caption"/>
      </w:pPr>
      <w:bookmarkStart w:id="184" w:name="_Ref517121905"/>
      <w:bookmarkStart w:id="185" w:name="_Toc518207113"/>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704752A" w:rsidR="00872B8E" w:rsidRDefault="00872B8E" w:rsidP="00872B8E">
      <w:pPr>
        <w:pStyle w:val="Caption"/>
      </w:pPr>
      <w:bookmarkStart w:id="186" w:name="_Ref517122345"/>
      <w:bookmarkStart w:id="187" w:name="_Toc518207114"/>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r>
        <w:t xml:space="preserve"> Hành động Shake</w:t>
      </w:r>
      <w:bookmarkEnd w:id="186"/>
      <w:bookmarkEnd w:id="187"/>
    </w:p>
    <w:p w14:paraId="12FAFE99" w14:textId="60A5C213" w:rsidR="00872B8E" w:rsidRDefault="00872B8E" w:rsidP="00143180">
      <w:pPr>
        <w:pStyle w:val="ListParagraph"/>
      </w:pPr>
      <w:r>
        <w:t>Dựng đứng (Erect</w:t>
      </w:r>
      <w:proofErr w:type="gramStart"/>
      <w:r>
        <w:t>):</w:t>
      </w:r>
      <w:proofErr w:type="gramEnd"/>
      <w:r>
        <w:t xml:space="preserve">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67046C">
        <w:t xml:space="preserve">Hình </w:t>
      </w:r>
      <w:r w:rsidR="0067046C">
        <w:rPr>
          <w:noProof/>
        </w:rPr>
        <w:t>1</w:t>
      </w:r>
      <w:r w:rsidR="0067046C">
        <w:t>.</w:t>
      </w:r>
      <w:r w:rsidR="0067046C">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5B17B7CF" w:rsidR="00872B8E" w:rsidRDefault="00872B8E" w:rsidP="00872B8E">
      <w:pPr>
        <w:pStyle w:val="Caption"/>
      </w:pPr>
      <w:bookmarkStart w:id="188" w:name="_Ref517122918"/>
      <w:bookmarkStart w:id="189" w:name="_Toc518207115"/>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188"/>
      <w:r>
        <w:t xml:space="preserve"> Hành động Erect</w:t>
      </w:r>
      <w:bookmarkEnd w:id="189"/>
    </w:p>
    <w:p w14:paraId="687DE7BE" w14:textId="2B1275A0" w:rsidR="00872B8E" w:rsidRDefault="00872B8E" w:rsidP="00143180">
      <w:pPr>
        <w:pStyle w:val="ListParagraph"/>
      </w:pPr>
      <w:r>
        <w:t>Giũ xuống (Shake down</w:t>
      </w:r>
      <w:proofErr w:type="gramStart"/>
      <w:r>
        <w:t>):</w:t>
      </w:r>
      <w:proofErr w:type="gramEnd"/>
      <w:r>
        <w:t xml:space="preserve">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67046C">
        <w:t xml:space="preserve">Hình </w:t>
      </w:r>
      <w:r w:rsidR="0067046C">
        <w:rPr>
          <w:noProof/>
        </w:rPr>
        <w:t>1</w:t>
      </w:r>
      <w:r w:rsidR="0067046C">
        <w:t>.</w:t>
      </w:r>
      <w:r w:rsidR="0067046C">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635BCC8" w:rsidR="00DD3533" w:rsidRDefault="00DD3533" w:rsidP="00684522">
      <w:pPr>
        <w:pStyle w:val="Caption"/>
      </w:pPr>
      <w:bookmarkStart w:id="190" w:name="_Ref517122931"/>
      <w:bookmarkStart w:id="191" w:name="_Toc518207116"/>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190"/>
      <w:r>
        <w:t xml:space="preserve"> Hành động Shake Down</w:t>
      </w:r>
      <w:bookmarkEnd w:id="191"/>
    </w:p>
    <w:p w14:paraId="47FBAEB8" w14:textId="7E373F15" w:rsidR="00DD3533" w:rsidRDefault="00DD3533" w:rsidP="00143180">
      <w:pPr>
        <w:pStyle w:val="ListParagraph"/>
      </w:pPr>
      <w:r>
        <w:t>Hất lên (Shake Up</w:t>
      </w:r>
      <w:proofErr w:type="gramStart"/>
      <w:r>
        <w:t>):</w:t>
      </w:r>
      <w:proofErr w:type="gramEnd"/>
      <w:r>
        <w:t xml:space="preserve">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67046C">
        <w:t xml:space="preserve">Hình </w:t>
      </w:r>
      <w:r w:rsidR="0067046C">
        <w:rPr>
          <w:noProof/>
        </w:rPr>
        <w:t>1</w:t>
      </w:r>
      <w:r w:rsidR="0067046C">
        <w:t>.</w:t>
      </w:r>
      <w:r w:rsidR="0067046C">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55360EA" w:rsidR="00DD3533" w:rsidRPr="006B665B" w:rsidRDefault="00DD3533" w:rsidP="00DD3533">
      <w:pPr>
        <w:pStyle w:val="Caption"/>
      </w:pPr>
      <w:bookmarkStart w:id="192" w:name="_Ref517123046"/>
      <w:bookmarkStart w:id="193" w:name="_Toc518207117"/>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5469FB1E"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67046C">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207052"/>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95CDD9F"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207053"/>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207054"/>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5186473D"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578AB49D"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67046C">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4C3FB93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30CCA066"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64BB972C"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70997A26"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67046C">
        <w:rPr>
          <w:b/>
          <w:lang w:val="en-US"/>
        </w:rPr>
        <w:t>Chương 6</w:t>
      </w:r>
      <w:r>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207055"/>
      <w:bookmarkStart w:id="214" w:name="_Toc359938291"/>
      <w:r w:rsidR="00F96E68">
        <w:rPr>
          <w:lang w:val="en-US"/>
        </w:rPr>
        <w:t>Các phương pháp nhận dạng vật thể</w:t>
      </w:r>
      <w:bookmarkEnd w:id="210"/>
      <w:bookmarkEnd w:id="211"/>
      <w:bookmarkEnd w:id="212"/>
      <w:bookmarkEnd w:id="213"/>
    </w:p>
    <w:p w14:paraId="30425B9A" w14:textId="47143D5B" w:rsidR="00FF07E6" w:rsidRPr="00562157" w:rsidRDefault="00FF07E6" w:rsidP="00952BC5">
      <w:pPr>
        <w:pStyle w:val="ChapterSummary"/>
        <w:rPr>
          <w:rFonts w:eastAsiaTheme="minorEastAsia"/>
          <w:lang w:val="en-US"/>
        </w:rPr>
      </w:pPr>
      <w:r w:rsidRPr="00562157">
        <w:rPr>
          <w:lang w:val="en-US"/>
        </w:rPr>
        <w:t>Nội dung</w:t>
      </w:r>
      <w:r w:rsidR="00265062">
        <w:rPr>
          <w:lang w:val="en-US"/>
        </w:rPr>
        <w:t xml:space="preserve"> </w:t>
      </w:r>
      <w:r w:rsidR="00265062">
        <w:rPr>
          <w:lang w:val="en-US"/>
        </w:rPr>
        <w:fldChar w:fldCharType="begin"/>
      </w:r>
      <w:r w:rsidR="00265062">
        <w:rPr>
          <w:lang w:val="en-US"/>
        </w:rPr>
        <w:instrText xml:space="preserve"> REF _Ref517907790 \n \h </w:instrText>
      </w:r>
      <w:r w:rsidR="00265062">
        <w:rPr>
          <w:lang w:val="en-US"/>
        </w:rPr>
      </w:r>
      <w:r w:rsidR="00265062">
        <w:rPr>
          <w:lang w:val="en-US"/>
        </w:rPr>
        <w:fldChar w:fldCharType="separate"/>
      </w:r>
      <w:r w:rsidR="00265062">
        <w:rPr>
          <w:lang w:val="en-US"/>
        </w:rPr>
        <w:t>Chương 2</w:t>
      </w:r>
      <w:r w:rsidR="00265062">
        <w:rPr>
          <w:lang w:val="en-US"/>
        </w:rPr>
        <w:fldChar w:fldCharType="end"/>
      </w:r>
      <w:r w:rsidR="00265062">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207056"/>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374417D8"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67046C">
        <w:rPr>
          <w:lang w:val="en-US"/>
        </w:rPr>
        <w:t>2.2</w:t>
      </w:r>
      <w:r>
        <w:rPr>
          <w:lang w:val="en-US"/>
        </w:rPr>
        <w:fldChar w:fldCharType="end"/>
      </w:r>
      <w:r>
        <w:rPr>
          <w:lang w:val="en-US"/>
        </w:rPr>
        <w:t>)</w:t>
      </w:r>
      <w:r w:rsidR="00A14A9A">
        <w:rPr>
          <w:lang w:val="en-US"/>
        </w:rPr>
        <w:t>.</w:t>
      </w:r>
    </w:p>
    <w:p w14:paraId="2076A3BA" w14:textId="7F86FA90"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67046C">
        <w:rPr>
          <w:lang w:val="en-US"/>
        </w:rPr>
        <w:t>2.3</w:t>
      </w:r>
      <w:r>
        <w:rPr>
          <w:lang w:val="en-US"/>
        </w:rPr>
        <w:fldChar w:fldCharType="end"/>
      </w:r>
      <w:r>
        <w:rPr>
          <w:lang w:val="en-US"/>
        </w:rPr>
        <w:t>)</w:t>
      </w:r>
      <w:r w:rsidR="00A14A9A">
        <w:rPr>
          <w:lang w:val="en-US"/>
        </w:rPr>
        <w:t>.</w:t>
      </w:r>
    </w:p>
    <w:p w14:paraId="0273CA93" w14:textId="6571307E"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67046C">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207057"/>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603220F5"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67046C">
        <w:t xml:space="preserve">Sơ đồ </w:t>
      </w:r>
      <w:r w:rsidR="0067046C">
        <w:rPr>
          <w:noProof/>
        </w:rPr>
        <w:t>2</w:t>
      </w:r>
      <w:r w:rsidR="0067046C">
        <w:noBreakHyphen/>
      </w:r>
      <w:r w:rsidR="0067046C">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797680">
        <w:t xml:space="preserve"> </w:t>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8E4C6B" w:rsidRPr="00E416AE" w:rsidRDefault="008E4C6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8E4C6B" w:rsidRPr="00E416AE" w:rsidRDefault="008E4C6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8E4C6B" w:rsidRPr="00E416AE" w:rsidRDefault="008E4C6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8E4C6B" w:rsidRPr="00E416AE" w:rsidRDefault="008E4C6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8E4C6B" w:rsidRPr="00E416AE" w:rsidRDefault="008E4C6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8E4C6B" w:rsidRPr="00E416AE" w:rsidRDefault="008E4C6B" w:rsidP="000B010B">
                              <w:pPr>
                                <w:pStyle w:val="NormalWeb"/>
                                <w:spacing w:after="0"/>
                                <w:ind w:firstLine="0"/>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8E4C6B" w:rsidRPr="00E416AE" w:rsidRDefault="008E4C6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8E4C6B" w:rsidRPr="00E416AE" w:rsidRDefault="008E4C6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8E4C6B" w:rsidRPr="00E416AE" w:rsidRDefault="008E4C6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8E4C6B" w:rsidRPr="00E416AE" w:rsidRDefault="008E4C6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8E4C6B" w:rsidRPr="00E416AE" w:rsidRDefault="008E4C6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8E4C6B" w:rsidRPr="00E416AE" w:rsidRDefault="008E4C6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8E4C6B" w:rsidRPr="00E416AE" w:rsidRDefault="008E4C6B" w:rsidP="000B010B">
                        <w:pPr>
                          <w:pStyle w:val="NormalWeb"/>
                          <w:spacing w:after="0"/>
                          <w:ind w:firstLine="0"/>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8E4C6B" w:rsidRPr="00E416AE" w:rsidRDefault="008E4C6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79BF6685" w:rsidR="004C71ED" w:rsidRDefault="004C71ED" w:rsidP="004C71ED">
      <w:pPr>
        <w:pStyle w:val="Caption"/>
        <w:rPr>
          <w:noProof/>
        </w:rPr>
      </w:pPr>
      <w:bookmarkStart w:id="222" w:name="_Ref515734111"/>
      <w:bookmarkStart w:id="223" w:name="_Toc518207162"/>
      <w:r>
        <w:t xml:space="preserve">Sơ đồ </w:t>
      </w:r>
      <w:r w:rsidR="00932977">
        <w:fldChar w:fldCharType="begin"/>
      </w:r>
      <w:r w:rsidR="00932977">
        <w:instrText xml:space="preserve"> STYLEREF 1 \s </w:instrText>
      </w:r>
      <w:r w:rsidR="00932977">
        <w:fldChar w:fldCharType="separate"/>
      </w:r>
      <w:r w:rsidR="0067046C">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22"/>
      <w:r>
        <w:rPr>
          <w:noProof/>
        </w:rPr>
        <w:t xml:space="preserve"> Quy trình nhận dạng vật thể bằng xử lý ảnh cơ bản</w:t>
      </w:r>
      <w:bookmarkEnd w:id="223"/>
    </w:p>
    <w:p w14:paraId="4ECBA5E3" w14:textId="4FAD2155"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67046C">
        <w:t xml:space="preserve">Hình </w:t>
      </w:r>
      <w:r w:rsidR="0067046C">
        <w:rPr>
          <w:noProof/>
        </w:rPr>
        <w:t>2</w:t>
      </w:r>
      <w:r w:rsidR="0067046C">
        <w:t>.</w:t>
      </w:r>
      <w:r w:rsidR="0067046C">
        <w:rPr>
          <w:noProof/>
        </w:rPr>
        <w:t>1</w:t>
      </w:r>
      <w:r>
        <w:rPr>
          <w:rFonts w:eastAsia="Times New Roman"/>
          <w:szCs w:val="26"/>
        </w:rP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8E4C6B" w:rsidRPr="003F6DA6" w:rsidRDefault="008E4C6B"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8E4C6B" w:rsidRPr="00AB63EF" w:rsidRDefault="008E4C6B"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8E4C6B" w:rsidRPr="00295069" w:rsidRDefault="008E4C6B"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8E4C6B" w:rsidRPr="00295069" w:rsidRDefault="008E4C6B"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8E4C6B" w:rsidRPr="003F6DA6" w:rsidRDefault="008E4C6B"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8E4C6B" w:rsidRPr="00AB63EF" w:rsidRDefault="008E4C6B"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8E4C6B" w:rsidRPr="00295069" w:rsidRDefault="008E4C6B"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8E4C6B" w:rsidRPr="00295069" w:rsidRDefault="008E4C6B"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00931541" w:rsidR="004C71ED" w:rsidRPr="00D108F5" w:rsidRDefault="004C71ED" w:rsidP="004C71ED">
      <w:pPr>
        <w:pStyle w:val="Caption"/>
      </w:pPr>
      <w:bookmarkStart w:id="224" w:name="_Ref515734210"/>
      <w:bookmarkStart w:id="225" w:name="_Toc51820711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5D130EE"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67046C">
        <w:t xml:space="preserve">Hình </w:t>
      </w:r>
      <w:r w:rsidR="0067046C">
        <w:rPr>
          <w:noProof/>
        </w:rPr>
        <w:t>2</w:t>
      </w:r>
      <w:r w:rsidR="0067046C">
        <w:t>.</w:t>
      </w:r>
      <w:r w:rsidR="0067046C">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F79EA31" w:rsidR="00CE6531" w:rsidRDefault="00CE6531" w:rsidP="00CE6531">
      <w:pPr>
        <w:pStyle w:val="Caption"/>
        <w:rPr>
          <w:noProof/>
        </w:rPr>
      </w:pPr>
      <w:bookmarkStart w:id="226" w:name="_Ref515734699"/>
      <w:bookmarkStart w:id="227" w:name="_Toc51820711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8207058"/>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8207059"/>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8207060"/>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2A596076" w:rsidR="00343509" w:rsidRPr="0027578F" w:rsidRDefault="00277752" w:rsidP="00085306">
      <w:pPr>
        <w:pStyle w:val="Dash"/>
        <w:ind w:left="720"/>
        <w:rPr>
          <w:color w:val="0000FF"/>
          <w:szCs w:val="26"/>
          <w:u w:val="single"/>
        </w:rPr>
      </w:pPr>
      <w:r>
        <w:t xml:space="preserve">Bước </w:t>
      </w:r>
      <w:proofErr w:type="gramStart"/>
      <w:r>
        <w:t>1:</w:t>
      </w:r>
      <w:proofErr w:type="gramEnd"/>
      <w:r>
        <w:t xml:space="preserve">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67046C">
        <w:t xml:space="preserve">Hình </w:t>
      </w:r>
      <w:r w:rsidR="0067046C">
        <w:rPr>
          <w:noProof/>
        </w:rPr>
        <w:t>2</w:t>
      </w:r>
      <w:r w:rsidR="0067046C">
        <w:t>.</w:t>
      </w:r>
      <w:r w:rsidR="0067046C">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FB9154B" w:rsidR="00343509" w:rsidRPr="00343509" w:rsidRDefault="00343509" w:rsidP="00277752">
      <w:pPr>
        <w:pStyle w:val="Caption"/>
        <w:ind w:left="360"/>
        <w:rPr>
          <w:lang w:val="en-US"/>
        </w:rPr>
      </w:pPr>
      <w:bookmarkStart w:id="235" w:name="_Ref515735014"/>
      <w:bookmarkStart w:id="236" w:name="_Toc51820712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35"/>
      <w:r>
        <w:rPr>
          <w:noProof/>
        </w:rPr>
        <w:t xml:space="preserve"> Đăng kí tài khoản Vuforia</w:t>
      </w:r>
      <w:bookmarkEnd w:id="236"/>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64537191"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67046C">
        <w:t xml:space="preserve">Hình </w:t>
      </w:r>
      <w:r w:rsidR="0067046C">
        <w:rPr>
          <w:noProof/>
        </w:rPr>
        <w:t>2</w:t>
      </w:r>
      <w:r w:rsidR="0067046C">
        <w:t>.</w:t>
      </w:r>
      <w:r w:rsidR="0067046C">
        <w:rPr>
          <w:noProof/>
        </w:rPr>
        <w:t>4</w:t>
      </w:r>
      <w:r>
        <w:fldChar w:fldCharType="end"/>
      </w:r>
      <w:r w:rsidR="00243FCB">
        <w:t>.</w:t>
      </w:r>
    </w:p>
    <w:p w14:paraId="740AE470" w14:textId="70F3015F"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67046C">
        <w:t xml:space="preserve">Hình </w:t>
      </w:r>
      <w:r w:rsidR="0067046C">
        <w:rPr>
          <w:noProof/>
        </w:rPr>
        <w:t>2</w:t>
      </w:r>
      <w:r w:rsidR="0067046C">
        <w:t>.</w:t>
      </w:r>
      <w:r w:rsidR="0067046C">
        <w:rPr>
          <w:noProof/>
        </w:rPr>
        <w:t>5</w:t>
      </w:r>
      <w:r>
        <w:fldChar w:fldCharType="end"/>
      </w:r>
      <w:r>
        <w:t>.</w:t>
      </w:r>
    </w:p>
    <w:p w14:paraId="51ACFA4B" w14:textId="186EEB11" w:rsidR="00493781" w:rsidRDefault="00EA0C38" w:rsidP="00762440">
      <w:pPr>
        <w:ind w:left="450"/>
      </w:pPr>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67046C">
        <w:t xml:space="preserve">Hình </w:t>
      </w:r>
      <w:r w:rsidR="0067046C">
        <w:rPr>
          <w:noProof/>
        </w:rPr>
        <w:t>2</w:t>
      </w:r>
      <w:r w:rsidR="0067046C">
        <w:t>.</w:t>
      </w:r>
      <w:r w:rsidR="0067046C">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07172561" w:rsidR="004B4F6E" w:rsidRDefault="00343509" w:rsidP="00106FBE">
      <w:pPr>
        <w:pStyle w:val="Caption"/>
        <w:spacing w:line="360" w:lineRule="auto"/>
        <w:ind w:left="360"/>
      </w:pPr>
      <w:bookmarkStart w:id="237" w:name="_Ref515735067"/>
      <w:bookmarkStart w:id="238" w:name="_Toc51820712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6E6153" w:rsidR="00343509" w:rsidRDefault="004B4F6E" w:rsidP="00106FBE">
      <w:pPr>
        <w:pStyle w:val="Caption"/>
        <w:spacing w:line="360" w:lineRule="auto"/>
        <w:ind w:left="360"/>
        <w:rPr>
          <w:noProof/>
        </w:rPr>
      </w:pPr>
      <w:bookmarkStart w:id="239" w:name="_Ref515735201"/>
      <w:bookmarkStart w:id="240" w:name="_Toc51820712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68CDD95B" w:rsidR="004B4F6E" w:rsidRDefault="004B4F6E" w:rsidP="00106FBE">
      <w:pPr>
        <w:pStyle w:val="Caption"/>
        <w:spacing w:line="360" w:lineRule="auto"/>
        <w:ind w:left="360"/>
        <w:rPr>
          <w:lang w:val="en-US"/>
        </w:rPr>
      </w:pPr>
      <w:bookmarkStart w:id="241" w:name="_Ref515735289"/>
      <w:bookmarkStart w:id="242" w:name="_Toc518207123"/>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241"/>
      <w:r>
        <w:rPr>
          <w:noProof/>
        </w:rPr>
        <w:t xml:space="preserve"> </w:t>
      </w:r>
      <w:r>
        <w:t>Gắn App Key vào project</w:t>
      </w:r>
      <w:bookmarkEnd w:id="242"/>
    </w:p>
    <w:p w14:paraId="75C23BC2" w14:textId="1D282B82" w:rsidR="004B4F6E" w:rsidRDefault="004D150F" w:rsidP="00A15A06">
      <w:pPr>
        <w:pStyle w:val="Dash"/>
        <w:ind w:left="90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w:t>
      </w:r>
      <w:proofErr w:type="gramStart"/>
      <w:r w:rsidR="004B4F6E">
        <w:t>dạng</w:t>
      </w:r>
      <w:r w:rsidR="003D729E">
        <w:t>:</w:t>
      </w:r>
      <w:proofErr w:type="gramEnd"/>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44E94BD"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67046C">
        <w:t xml:space="preserve">Hình </w:t>
      </w:r>
      <w:r w:rsidR="0067046C">
        <w:rPr>
          <w:noProof/>
        </w:rPr>
        <w:t>2</w:t>
      </w:r>
      <w:r w:rsidR="0067046C">
        <w:t>.</w:t>
      </w:r>
      <w:r w:rsidR="0067046C">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67046C">
        <w:t xml:space="preserve">Hình </w:t>
      </w:r>
      <w:r w:rsidR="0067046C">
        <w:rPr>
          <w:noProof/>
        </w:rPr>
        <w:t>2</w:t>
      </w:r>
      <w:r w:rsidR="0067046C">
        <w:t>.</w:t>
      </w:r>
      <w:r w:rsidR="0067046C">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4D9EBA68" w:rsidR="004B4F6E" w:rsidRDefault="004B4F6E" w:rsidP="007005C6">
      <w:pPr>
        <w:pStyle w:val="Caption"/>
        <w:spacing w:line="360" w:lineRule="auto"/>
        <w:ind w:left="360"/>
        <w:rPr>
          <w:noProof/>
        </w:rPr>
      </w:pPr>
      <w:bookmarkStart w:id="243" w:name="_Ref515735424"/>
      <w:bookmarkStart w:id="244" w:name="_Toc518207124"/>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243"/>
      <w:r>
        <w:rPr>
          <w:noProof/>
        </w:rPr>
        <w:t xml:space="preserve"> Tạo Database hình ảnh nhận diện</w:t>
      </w:r>
      <w:bookmarkEnd w:id="244"/>
    </w:p>
    <w:p w14:paraId="5B393D09" w14:textId="5ACF3E56"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67046C">
        <w:t xml:space="preserve">Hình </w:t>
      </w:r>
      <w:r w:rsidR="0067046C">
        <w:rPr>
          <w:noProof/>
        </w:rPr>
        <w:t>2</w:t>
      </w:r>
      <w:r w:rsidR="0067046C">
        <w:t>.</w:t>
      </w:r>
      <w:r w:rsidR="0067046C">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F8471D8" w:rsidR="004B4F6E" w:rsidRDefault="004B4F6E" w:rsidP="007005C6">
      <w:pPr>
        <w:pStyle w:val="Caption"/>
        <w:spacing w:line="360" w:lineRule="auto"/>
      </w:pPr>
      <w:bookmarkStart w:id="245" w:name="_Ref515735487"/>
      <w:bookmarkStart w:id="246" w:name="_Toc518207125"/>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2FED17D7" w:rsidR="00F64254" w:rsidRPr="00F64254" w:rsidRDefault="004B4F6E" w:rsidP="007005C6">
      <w:pPr>
        <w:pStyle w:val="Caption"/>
        <w:spacing w:line="360" w:lineRule="auto"/>
      </w:pPr>
      <w:bookmarkStart w:id="247" w:name="_Ref517909888"/>
      <w:bookmarkStart w:id="248" w:name="_Ref517909884"/>
      <w:bookmarkStart w:id="249" w:name="_Toc518207126"/>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3429AFC8" w:rsidR="004B4F6E" w:rsidRDefault="004B4F6E" w:rsidP="004B4F6E">
      <w:pPr>
        <w:pStyle w:val="Caption"/>
        <w:rPr>
          <w:noProof/>
        </w:rPr>
      </w:pPr>
      <w:bookmarkStart w:id="250" w:name="_Ref515735859"/>
      <w:bookmarkStart w:id="251" w:name="_Toc518207127"/>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63C47091" w:rsidR="004B4F6E" w:rsidRDefault="004B4F6E" w:rsidP="004B4F6E">
      <w:pPr>
        <w:pStyle w:val="Caption"/>
        <w:rPr>
          <w:noProof/>
        </w:rPr>
      </w:pPr>
      <w:bookmarkStart w:id="252" w:name="_Ref515735880"/>
      <w:bookmarkStart w:id="253" w:name="_Toc51820712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097B956B"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67046C">
        <w:t xml:space="preserve">Hình </w:t>
      </w:r>
      <w:r w:rsidR="0067046C">
        <w:rPr>
          <w:noProof/>
        </w:rPr>
        <w:t>2</w:t>
      </w:r>
      <w:r w:rsidR="0067046C">
        <w:t>.</w:t>
      </w:r>
      <w:r w:rsidR="0067046C">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67046C">
        <w:t xml:space="preserve">Hình </w:t>
      </w:r>
      <w:r w:rsidR="0067046C">
        <w:rPr>
          <w:noProof/>
        </w:rPr>
        <w:t>2</w:t>
      </w:r>
      <w:r w:rsidR="0067046C">
        <w:t>.</w:t>
      </w:r>
      <w:r w:rsidR="0067046C">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2C4707C9"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67046C">
        <w:t xml:space="preserve">Sơ đồ </w:t>
      </w:r>
      <w:r w:rsidR="0067046C">
        <w:rPr>
          <w:noProof/>
        </w:rPr>
        <w:t>2</w:t>
      </w:r>
      <w:r w:rsidR="0067046C">
        <w:noBreakHyphen/>
      </w:r>
      <w:r w:rsidR="0067046C">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8207061"/>
      <w:r>
        <w:rPr>
          <w:lang w:val="en-US"/>
        </w:rPr>
        <w:t>Áp dụng Kinect trong việc nhận dạng</w:t>
      </w:r>
      <w:bookmarkEnd w:id="254"/>
      <w:bookmarkEnd w:id="255"/>
    </w:p>
    <w:p w14:paraId="29AF3726" w14:textId="77777777" w:rsidR="00F96E68" w:rsidRDefault="00806B50" w:rsidP="00F96E68">
      <w:pPr>
        <w:pStyle w:val="Heading3"/>
      </w:pPr>
      <w:bookmarkStart w:id="256" w:name="_Toc518207062"/>
      <w:r>
        <w:t>Giới thiệu</w:t>
      </w:r>
      <w:r w:rsidR="00F96E68" w:rsidRPr="00562157">
        <w:t xml:space="preserve"> Kinect</w:t>
      </w:r>
      <w:bookmarkEnd w:id="256"/>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lastRenderedPageBreak/>
        <w:t xml:space="preserve">Đến tháng 10/2014, phiên bản thứ </w:t>
      </w:r>
      <w:r w:rsidR="00A26507">
        <w:t>hai</w:t>
      </w:r>
      <w:r>
        <w:t xml:space="preserve"> của Kinect được bày bán với những cải</w:t>
      </w:r>
      <w:r w:rsidR="00C14DA0">
        <w:t xml:space="preserve"> </w:t>
      </w:r>
      <w:proofErr w:type="gramStart"/>
      <w:r>
        <w:t>tiến</w:t>
      </w:r>
      <w:r w:rsidR="00C14DA0">
        <w:t>:</w:t>
      </w:r>
      <w:proofErr w:type="gramEnd"/>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033FAEEF" w:rsidR="00806B50" w:rsidRDefault="00806B50" w:rsidP="00806B50">
      <w:pPr>
        <w:pStyle w:val="Caption"/>
        <w:rPr>
          <w:noProof/>
        </w:rPr>
      </w:pPr>
      <w:bookmarkStart w:id="257" w:name="_Ref515779503"/>
      <w:bookmarkStart w:id="258" w:name="_Ref515779484"/>
      <w:bookmarkStart w:id="259" w:name="_Toc51820712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8207063"/>
      <w:r>
        <w:t>Cấu tạo Kinect v2</w:t>
      </w:r>
      <w:bookmarkEnd w:id="260"/>
    </w:p>
    <w:p w14:paraId="426DF604" w14:textId="346433C4"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67046C">
        <w:t xml:space="preserve">Hình </w:t>
      </w:r>
      <w:r w:rsidR="0067046C">
        <w:rPr>
          <w:noProof/>
        </w:rPr>
        <w:t>2</w:t>
      </w:r>
      <w:r w:rsidR="0067046C">
        <w:t>.</w:t>
      </w:r>
      <w:r w:rsidR="0067046C">
        <w:rPr>
          <w:noProof/>
        </w:rPr>
        <w:t>12</w:t>
      </w:r>
      <w:r>
        <w:rPr>
          <w:szCs w:val="26"/>
        </w:rPr>
        <w:fldChar w:fldCharType="end"/>
      </w:r>
      <w:r w:rsidR="007B12E0">
        <w:rPr>
          <w:szCs w:val="26"/>
        </w:rPr>
        <w:t xml:space="preserve"> </w:t>
      </w:r>
      <w:proofErr w:type="gramStart"/>
      <w:r w:rsidR="007B12E0">
        <w:rPr>
          <w:szCs w:val="26"/>
        </w:rPr>
        <w:t>với</w:t>
      </w:r>
      <w:r>
        <w:rPr>
          <w:szCs w:val="26"/>
        </w:rPr>
        <w:t>:</w:t>
      </w:r>
      <w:proofErr w:type="gramEnd"/>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 xml:space="preserve">IR </w:t>
      </w:r>
      <w:proofErr w:type="gramStart"/>
      <w:r w:rsidRPr="007C0B87">
        <w:t>Emitters:</w:t>
      </w:r>
      <w:proofErr w:type="gramEnd"/>
      <w:r w:rsidRPr="007C0B87">
        <w:t xml:space="preserve">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w:t>
      </w:r>
      <w:proofErr w:type="gramStart"/>
      <w:r w:rsidRPr="007C0B87">
        <w:rPr>
          <w:szCs w:val="26"/>
        </w:rPr>
        <w:t>2</w:t>
      </w:r>
      <w:r>
        <w:rPr>
          <w:szCs w:val="26"/>
        </w:rPr>
        <w:t>:</w:t>
      </w:r>
      <w:proofErr w:type="gramEnd"/>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 xml:space="preserve">ge </w:t>
      </w:r>
      <w:proofErr w:type="gramStart"/>
      <w:r w:rsidRPr="00D71D59">
        <w:rPr>
          <w:rStyle w:val="K-Bullet-Char"/>
        </w:rPr>
        <w:t>Stream:</w:t>
      </w:r>
      <w:proofErr w:type="gramEnd"/>
      <w:r w:rsidRPr="00D71D59">
        <w:rPr>
          <w:rStyle w:val="K-Bullet-Char"/>
        </w:rPr>
        <w:t xml:space="preserve">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59772AC9" w:rsidR="00806B50" w:rsidRDefault="00806B50" w:rsidP="00507935">
      <w:pPr>
        <w:pStyle w:val="Caption"/>
        <w:rPr>
          <w:noProof/>
        </w:rPr>
      </w:pPr>
      <w:bookmarkStart w:id="261" w:name="_Toc51820713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0AFC4689" w:rsidR="00CC43D7" w:rsidRDefault="00806B50" w:rsidP="00433B18">
      <w:pPr>
        <w:pStyle w:val="Dash"/>
        <w:ind w:left="810"/>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67046C">
        <w:t xml:space="preserve">Hình </w:t>
      </w:r>
      <w:r w:rsidR="0067046C">
        <w:rPr>
          <w:noProof/>
        </w:rPr>
        <w:t>2</w:t>
      </w:r>
      <w:r w:rsidR="0067046C">
        <w:t>.</w:t>
      </w:r>
      <w:r w:rsidR="0067046C">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0B056D36" w:rsidR="00806B50" w:rsidRDefault="00806B50" w:rsidP="00D57B64">
      <w:pPr>
        <w:pStyle w:val="Caption"/>
        <w:rPr>
          <w:noProof/>
        </w:rPr>
      </w:pPr>
      <w:bookmarkStart w:id="262" w:name="_Ref518115441"/>
      <w:bookmarkStart w:id="263" w:name="_Toc51820713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lastRenderedPageBreak/>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002467E3" w:rsidR="00806B50" w:rsidRDefault="00806B50" w:rsidP="00507935">
      <w:pPr>
        <w:pStyle w:val="Caption"/>
        <w:ind w:left="360"/>
      </w:pPr>
      <w:bookmarkStart w:id="264" w:name="_Toc51820713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5</w:t>
      </w:r>
      <w:r w:rsidR="007C4C9A">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8207064"/>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w:t>
      </w:r>
      <w:proofErr w:type="gramStart"/>
      <w:r>
        <w:t>này?</w:t>
      </w:r>
      <w:proofErr w:type="gramEnd"/>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4F6C8560"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67046C" w:rsidRPr="0067046C">
        <w:rPr>
          <w:b w:val="0"/>
        </w:rPr>
        <w:t xml:space="preserve">Sơ đồ </w:t>
      </w:r>
      <w:r w:rsidR="0067046C" w:rsidRPr="0067046C">
        <w:rPr>
          <w:b w:val="0"/>
          <w:noProof/>
        </w:rPr>
        <w:t>2</w:t>
      </w:r>
      <w:r w:rsidR="0067046C" w:rsidRPr="0067046C">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67046C" w:rsidRPr="0067046C">
        <w:rPr>
          <w:b w:val="0"/>
        </w:rPr>
        <w:t xml:space="preserve">Hình </w:t>
      </w:r>
      <w:r w:rsidR="0067046C" w:rsidRPr="0067046C">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4E4C2CE5" w:rsidR="007C4C9A" w:rsidRPr="0097133F" w:rsidRDefault="007C4C9A" w:rsidP="007C4C9A">
      <w:pPr>
        <w:pStyle w:val="Caption"/>
        <w:rPr>
          <w:b w:val="0"/>
        </w:rPr>
      </w:pPr>
      <w:bookmarkStart w:id="266" w:name="_Ref518206984"/>
      <w:bookmarkStart w:id="267" w:name="_Toc518207133"/>
      <w:r>
        <w:t xml:space="preserve">Hình </w:t>
      </w:r>
      <w:r>
        <w:fldChar w:fldCharType="begin"/>
      </w:r>
      <w:r>
        <w:instrText xml:space="preserve"> STYLEREF 1 \s </w:instrText>
      </w:r>
      <w:r>
        <w:fldChar w:fldCharType="separate"/>
      </w:r>
      <w:r w:rsidR="0067046C">
        <w:rPr>
          <w:noProof/>
        </w:rPr>
        <w:t>2</w:t>
      </w:r>
      <w:r>
        <w:fldChar w:fldCharType="end"/>
      </w:r>
      <w:r>
        <w:t>.</w:t>
      </w:r>
      <w:r>
        <w:fldChar w:fldCharType="begin"/>
      </w:r>
      <w:r>
        <w:instrText xml:space="preserve"> SEQ Hình \* ARABIC \s 1 </w:instrText>
      </w:r>
      <w:r>
        <w:fldChar w:fldCharType="separate"/>
      </w:r>
      <w:r w:rsidR="0067046C">
        <w:rPr>
          <w:noProof/>
        </w:rPr>
        <w:t>16</w:t>
      </w:r>
      <w:r>
        <w:fldChar w:fldCharType="end"/>
      </w:r>
      <w:bookmarkEnd w:id="266"/>
      <w:r>
        <w:t xml:space="preserve"> </w:t>
      </w:r>
      <w:r>
        <w:rPr>
          <w:noProof/>
        </w:rPr>
        <w:t>Nhận dạng bằng camera hồng ngoại Kinect v2</w:t>
      </w:r>
      <w:bookmarkEnd w:id="267"/>
    </w:p>
    <w:p w14:paraId="17A61636" w14:textId="2CC38357" w:rsidR="00414348" w:rsidRDefault="00414348" w:rsidP="00CD778B">
      <w:pPr>
        <w:pStyle w:val="Heading2"/>
        <w:rPr>
          <w:lang w:val="en-US"/>
        </w:rPr>
      </w:pPr>
      <w:bookmarkStart w:id="268" w:name="_Toc518207065"/>
      <w:r w:rsidRPr="00562157">
        <w:rPr>
          <w:lang w:val="en-US"/>
        </w:rPr>
        <w:t>Kết luận</w:t>
      </w:r>
      <w:bookmarkEnd w:id="214"/>
      <w:bookmarkEnd w:id="230"/>
      <w:bookmarkEnd w:id="231"/>
      <w:bookmarkEnd w:id="232"/>
      <w:bookmarkEnd w:id="268"/>
    </w:p>
    <w:p w14:paraId="62D14910" w14:textId="30577C44" w:rsidR="004F33B0" w:rsidRDefault="004F33B0" w:rsidP="004F33B0">
      <w:bookmarkStart w:id="269" w:name="_Toc135628205"/>
      <w:bookmarkStart w:id="270"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1" w:name="_Toc359938292"/>
      <w:bookmarkStart w:id="272" w:name="_Ref360048653"/>
      <w:bookmarkStart w:id="273" w:name="_Ref360048658"/>
      <w:bookmarkStart w:id="274" w:name="_Ref360048674"/>
      <w:bookmarkStart w:id="275" w:name="_Ref360048703"/>
      <w:bookmarkStart w:id="276" w:name="_Toc360055369"/>
      <w:bookmarkStart w:id="277" w:name="_Toc360417490"/>
      <w:bookmarkStart w:id="278" w:name="_Toc360417670"/>
      <w:bookmarkStart w:id="279" w:name="_Ref360666815"/>
      <w:bookmarkStart w:id="280" w:name="_Toc518207066"/>
      <w:bookmarkStart w:id="281" w:name="_Ref266112121"/>
      <w:r w:rsidR="00436DB7" w:rsidRPr="00562157">
        <w:rPr>
          <w:lang w:val="en-US"/>
        </w:rPr>
        <w:t xml:space="preserve">Các vấn đề </w:t>
      </w:r>
      <w:bookmarkEnd w:id="271"/>
      <w:bookmarkEnd w:id="272"/>
      <w:bookmarkEnd w:id="273"/>
      <w:bookmarkEnd w:id="274"/>
      <w:bookmarkEnd w:id="275"/>
      <w:bookmarkEnd w:id="276"/>
      <w:bookmarkEnd w:id="277"/>
      <w:bookmarkEnd w:id="278"/>
      <w:bookmarkEnd w:id="279"/>
      <w:r w:rsidR="00261AD8">
        <w:rPr>
          <w:lang w:val="en-US"/>
        </w:rPr>
        <w:t xml:space="preserve">kỹ thuật </w:t>
      </w:r>
      <w:r w:rsidR="00762D5C">
        <w:rPr>
          <w:lang w:val="en-US"/>
        </w:rPr>
        <w:t>và giải pháp về đồ họa</w:t>
      </w:r>
      <w:bookmarkEnd w:id="280"/>
    </w:p>
    <w:p w14:paraId="1CE0BE16" w14:textId="0EBF6EC5" w:rsidR="00FF7D82" w:rsidRPr="00562157" w:rsidRDefault="00994A77" w:rsidP="00145D23">
      <w:pPr>
        <w:pStyle w:val="ChapterSummary"/>
        <w:rPr>
          <w:lang w:val="en-US"/>
        </w:rPr>
      </w:pPr>
      <w:bookmarkStart w:id="282" w:name="_Toc267345950"/>
      <w:bookmarkEnd w:id="281"/>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3" w:name="_Toc518207067"/>
      <w:r>
        <w:rPr>
          <w:lang w:val="en-US"/>
        </w:rPr>
        <w:t>Mở đầu</w:t>
      </w:r>
      <w:bookmarkEnd w:id="283"/>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84ABA64" w:rsidR="00FB1C33" w:rsidRPr="007302CC" w:rsidRDefault="00FB1C33" w:rsidP="00FB1C33">
      <w:pPr>
        <w:pStyle w:val="Caption"/>
        <w:rPr>
          <w:lang w:val="en-US"/>
        </w:rPr>
      </w:pPr>
      <w:bookmarkStart w:id="284" w:name="_Ref515742325"/>
      <w:bookmarkStart w:id="285" w:name="_Toc518207134"/>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r>
        <w:t xml:space="preserve"> </w:t>
      </w:r>
      <w:r>
        <w:rPr>
          <w:noProof/>
        </w:rPr>
        <w:t>Giao diện Unity</w:t>
      </w:r>
      <w:bookmarkEnd w:id="284"/>
      <w:r w:rsidR="00D71D59">
        <w:rPr>
          <w:noProof/>
        </w:rPr>
        <w:t>3D</w:t>
      </w:r>
      <w:bookmarkEnd w:id="285"/>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3178F559"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67046C">
        <w:t xml:space="preserve">Hình </w:t>
      </w:r>
      <w:r w:rsidR="0067046C">
        <w:rPr>
          <w:noProof/>
        </w:rPr>
        <w:t>3</w:t>
      </w:r>
      <w:r w:rsidR="0067046C">
        <w:t>.</w:t>
      </w:r>
      <w:r w:rsidR="0067046C">
        <w:rPr>
          <w:noProof/>
        </w:rPr>
        <w:t>1</w:t>
      </w:r>
      <w:r w:rsidR="0067046C">
        <w:t xml:space="preserve"> </w:t>
      </w:r>
      <w:r w:rsidR="0067046C">
        <w:rPr>
          <w:noProof/>
        </w:rPr>
        <w:t>Giao diện Unity</w:t>
      </w:r>
      <w:r>
        <w:fldChar w:fldCharType="end"/>
      </w:r>
      <w:r w:rsidRPr="00BC4DEB">
        <w:t xml:space="preserve">. Bên cạnh </w:t>
      </w:r>
      <w:r>
        <w:t xml:space="preserve">dùng giao diện, </w:t>
      </w:r>
      <w:r w:rsidRPr="00BC4DEB">
        <w:t xml:space="preserve">người </w:t>
      </w:r>
      <w:r w:rsidRPr="00BC4DEB">
        <w:lastRenderedPageBreak/>
        <w:t xml:space="preserve">dùng Unity còn </w:t>
      </w:r>
      <w:r>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6" w:name="_Toc518207068"/>
      <w:r>
        <w:rPr>
          <w:lang w:val="en-US"/>
        </w:rPr>
        <w:t>Các vấn đề kỹ thuật và giải pháp trong Unity</w:t>
      </w:r>
      <w:bookmarkEnd w:id="286"/>
    </w:p>
    <w:p w14:paraId="7D88A76B" w14:textId="77777777" w:rsidR="00994A77" w:rsidRPr="00562157" w:rsidRDefault="00994A77" w:rsidP="00994A77">
      <w:pPr>
        <w:pStyle w:val="Heading3"/>
      </w:pPr>
      <w:bookmarkStart w:id="287" w:name="_Toc518207069"/>
      <w:r>
        <w:t>Camera</w:t>
      </w:r>
      <w:bookmarkEnd w:id="287"/>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Góc chiếu của camera (Projection</w:t>
      </w:r>
      <w:proofErr w:type="gramStart"/>
      <w:r>
        <w:t>):</w:t>
      </w:r>
      <w:proofErr w:type="gramEnd"/>
      <w:r>
        <w:t xml:space="preserve">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Góc mở của camera (Field Of View</w:t>
      </w:r>
      <w:proofErr w:type="gramStart"/>
      <w:r>
        <w:t>):</w:t>
      </w:r>
      <w:proofErr w:type="gram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w:t>
      </w:r>
      <w:proofErr w:type="gramStart"/>
      <w:r>
        <w:t>):</w:t>
      </w:r>
      <w:proofErr w:type="gramEnd"/>
      <w:r>
        <w:t xml:space="preserve"> vật chỉ được hiển thị nếu nó nằm giữa hai mặt phẳng trên và ngược lại.</w:t>
      </w:r>
    </w:p>
    <w:p w14:paraId="64D9987F" w14:textId="64049818" w:rsidR="00EC2221" w:rsidRDefault="004F33B0" w:rsidP="00EC2221">
      <w:r>
        <w:lastRenderedPageBreak/>
        <w:t xml:space="preserve">Ngoài ra, một camera trong Unity còn có những thuộc tính khác, xem thêm ở </w:t>
      </w:r>
      <w:r>
        <w:fldChar w:fldCharType="begin"/>
      </w:r>
      <w:r>
        <w:instrText xml:space="preserve"> REF _Ref515712410 \h </w:instrText>
      </w:r>
      <w:r>
        <w:fldChar w:fldCharType="separate"/>
      </w:r>
      <w:r w:rsidR="0067046C">
        <w:t xml:space="preserve">Hình </w:t>
      </w:r>
      <w:r w:rsidR="0067046C">
        <w:rPr>
          <w:noProof/>
        </w:rPr>
        <w:t>3</w:t>
      </w:r>
      <w:r w:rsidR="0067046C">
        <w:t>.</w:t>
      </w:r>
      <w:r w:rsidR="0067046C">
        <w:rPr>
          <w:noProof/>
        </w:rPr>
        <w:t>2</w:t>
      </w:r>
      <w:r>
        <w:fldChar w:fldCharType="end"/>
      </w:r>
      <w:r w:rsidR="00EC2221">
        <w:t> :</w:t>
      </w:r>
    </w:p>
    <w:p w14:paraId="04A2EE83" w14:textId="016D9AD5" w:rsidR="00535E32" w:rsidRDefault="007511E6" w:rsidP="004F33B0">
      <w:pPr>
        <w:keepNext/>
        <w:ind w:firstLine="0"/>
        <w:jc w:val="center"/>
      </w:pPr>
      <w:r>
        <w:rPr>
          <w:noProof/>
        </w:rPr>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D24335F" w:rsidR="00535E32" w:rsidRDefault="00535E32" w:rsidP="00D01C38">
      <w:pPr>
        <w:pStyle w:val="Caption"/>
      </w:pPr>
      <w:bookmarkStart w:id="288" w:name="_Ref515712410"/>
      <w:bookmarkStart w:id="289" w:name="_Toc518207135"/>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88"/>
      <w:r>
        <w:t xml:space="preserve"> </w:t>
      </w:r>
      <w:r>
        <w:rPr>
          <w:noProof/>
        </w:rPr>
        <w:t>Thông số cơ bản của Camera</w:t>
      </w:r>
      <w:bookmarkEnd w:id="289"/>
    </w:p>
    <w:p w14:paraId="41AD613F" w14:textId="77777777" w:rsidR="007511E6" w:rsidRPr="00562157" w:rsidRDefault="007511E6" w:rsidP="007511E6">
      <w:pPr>
        <w:pStyle w:val="Heading3"/>
      </w:pPr>
      <w:bookmarkStart w:id="290" w:name="_Toc518207070"/>
      <w:r>
        <w:t>Material</w:t>
      </w:r>
      <w:bookmarkEnd w:id="290"/>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3FC603EC"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67046C">
        <w:t xml:space="preserve">Sơ đồ </w:t>
      </w:r>
      <w:r w:rsidR="0067046C">
        <w:rPr>
          <w:noProof/>
        </w:rPr>
        <w:t>3</w:t>
      </w:r>
      <w:r w:rsidR="0067046C">
        <w:noBreakHyphen/>
      </w:r>
      <w:r w:rsidR="0067046C">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B39A0D"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67046C" w:rsidRPr="0067046C">
        <w:rPr>
          <w:b w:val="0"/>
        </w:rPr>
        <w:t xml:space="preserve">Hình </w:t>
      </w:r>
      <w:r w:rsidR="0067046C" w:rsidRPr="0067046C">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5155077F" w:rsidR="00CF1A16" w:rsidRDefault="00CF1A16" w:rsidP="00CF1A16">
      <w:pPr>
        <w:pStyle w:val="Caption"/>
      </w:pPr>
      <w:bookmarkStart w:id="291" w:name="_Ref517948126"/>
      <w:bookmarkStart w:id="292" w:name="_Toc515732700"/>
      <w:bookmarkStart w:id="293" w:name="_Ref517948121"/>
      <w:bookmarkStart w:id="294" w:name="_Toc518207163"/>
      <w:r>
        <w:t xml:space="preserve">Sơ đồ </w:t>
      </w:r>
      <w:r w:rsidR="00932977">
        <w:fldChar w:fldCharType="begin"/>
      </w:r>
      <w:r w:rsidR="00932977">
        <w:instrText xml:space="preserve"> STYLEREF 1 \s </w:instrText>
      </w:r>
      <w:r w:rsidR="00932977">
        <w:fldChar w:fldCharType="separate"/>
      </w:r>
      <w:r w:rsidR="0067046C">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91"/>
      <w:r>
        <w:t xml:space="preserve"> Cơ chế kết </w:t>
      </w:r>
      <w:r w:rsidR="00A3485A">
        <w:t>x</w:t>
      </w:r>
      <w:r>
        <w:t>uất đồ họa trong Unity</w:t>
      </w:r>
      <w:bookmarkEnd w:id="292"/>
      <w:bookmarkEnd w:id="293"/>
      <w:bookmarkEnd w:id="294"/>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67FA718" w:rsidR="00BA03F3" w:rsidRDefault="00CF1A16" w:rsidP="00BA03F3">
      <w:pPr>
        <w:pStyle w:val="Caption"/>
        <w:rPr>
          <w:noProof/>
        </w:rPr>
      </w:pPr>
      <w:bookmarkStart w:id="295" w:name="_Ref517948218"/>
      <w:bookmarkStart w:id="296" w:name="_Ref517948169"/>
      <w:bookmarkStart w:id="297" w:name="_Toc518207136"/>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95"/>
      <w:r>
        <w:rPr>
          <w:noProof/>
        </w:rPr>
        <w:t xml:space="preserve"> Sử dụng Material để lợp màu cho Object</w:t>
      </w:r>
      <w:bookmarkEnd w:id="296"/>
      <w:bookmarkEnd w:id="297"/>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8" w:name="_Toc518207071"/>
      <w:r>
        <w:lastRenderedPageBreak/>
        <w:t>Col</w:t>
      </w:r>
      <w:r w:rsidR="00BE7C72">
        <w:t>l</w:t>
      </w:r>
      <w:r>
        <w:t>ider</w:t>
      </w:r>
      <w:bookmarkEnd w:id="298"/>
    </w:p>
    <w:p w14:paraId="1C32043A" w14:textId="77777777" w:rsidR="007511E6" w:rsidRDefault="007511E6" w:rsidP="00143180">
      <w:pPr>
        <w:pStyle w:val="Problem"/>
        <w:rPr>
          <w:lang w:val="en-US"/>
        </w:rPr>
      </w:pPr>
      <w:r>
        <w:rPr>
          <w:lang w:val="en-US"/>
        </w:rPr>
        <w:t>Vấn đề</w:t>
      </w:r>
    </w:p>
    <w:p w14:paraId="45D8F099" w14:textId="169BF47B"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 xml:space="preserve">c kéo ma </w:t>
      </w:r>
      <w:proofErr w:type="gramStart"/>
      <w:r>
        <w:rPr>
          <w:lang w:val="en-US"/>
        </w:rPr>
        <w:t>sát</w:t>
      </w:r>
      <w:r w:rsidR="00C65621">
        <w:rPr>
          <w:lang w:val="en-US"/>
        </w:rPr>
        <w:t>,…</w:t>
      </w:r>
      <w:proofErr w:type="gramEnd"/>
      <w:r>
        <w:rPr>
          <w:lang w:val="en-US"/>
        </w:rPr>
        <w:t>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46FB9224"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w:t>
      </w:r>
      <w:proofErr w:type="gramStart"/>
      <w:r>
        <w:t>Cylinder</w:t>
      </w:r>
      <w:r w:rsidR="00C65621">
        <w:t>,…</w:t>
      </w:r>
      <w:proofErr w:type="gramEnd"/>
      <w:r>
        <w:t xml:space="preserve">) như ở </w:t>
      </w:r>
      <w:r>
        <w:fldChar w:fldCharType="begin"/>
      </w:r>
      <w:r>
        <w:instrText xml:space="preserve"> REF _Ref518116106 \h </w:instrText>
      </w:r>
      <w:r>
        <w:fldChar w:fldCharType="separate"/>
      </w:r>
      <w:r w:rsidR="0067046C">
        <w:t xml:space="preserve">Hình </w:t>
      </w:r>
      <w:r w:rsidR="0067046C">
        <w:rPr>
          <w:noProof/>
        </w:rPr>
        <w:t>3</w:t>
      </w:r>
      <w:r w:rsidR="0067046C">
        <w:t>.</w:t>
      </w:r>
      <w:r w:rsidR="0067046C">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67046C">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645C9380" w:rsidR="00CF1A16" w:rsidRDefault="00CF1A16" w:rsidP="00CF1A16">
      <w:pPr>
        <w:pStyle w:val="Caption"/>
      </w:pPr>
      <w:bookmarkStart w:id="299" w:name="_Ref518116106"/>
      <w:bookmarkStart w:id="300" w:name="_Toc518207137"/>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99"/>
      <w:r>
        <w:rPr>
          <w:noProof/>
        </w:rPr>
        <w:t xml:space="preserve"> Colider với Object Cube</w:t>
      </w:r>
      <w:bookmarkEnd w:id="300"/>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1" w:name="_Toc518207072"/>
      <w:r>
        <w:lastRenderedPageBreak/>
        <w:t>Particle system</w:t>
      </w:r>
      <w:bookmarkEnd w:id="301"/>
    </w:p>
    <w:p w14:paraId="1B493994" w14:textId="77777777" w:rsidR="007511E6" w:rsidRDefault="007511E6" w:rsidP="00143180">
      <w:pPr>
        <w:pStyle w:val="Problem"/>
        <w:rPr>
          <w:lang w:val="en-US"/>
        </w:rPr>
      </w:pPr>
      <w:r>
        <w:rPr>
          <w:lang w:val="en-US"/>
        </w:rPr>
        <w:t>Vấn đề</w:t>
      </w:r>
    </w:p>
    <w:p w14:paraId="633295A4" w14:textId="43AC6D92"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r w:rsidR="00C65621">
        <w:rPr>
          <w:lang w:val="en-US"/>
        </w:rPr>
        <w:t>,…</w:t>
      </w:r>
      <w:proofErr w:type="gramEnd"/>
      <w:r w:rsidR="00F27AD8">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913478C" w:rsidR="00CF1A16" w:rsidRDefault="00206BBC" w:rsidP="00CF1A16">
      <w:r>
        <w:t xml:space="preserve">Particle system (hệ thống hiệu ứng hạt) là kỹ thuật để tạo ra cái hiệu ứng tia lửa, cháy, nổ, khói bụi, hơi </w:t>
      </w:r>
      <w:proofErr w:type="gramStart"/>
      <w:r>
        <w:t>nước</w:t>
      </w:r>
      <w:r w:rsidR="00C65621">
        <w:t>,…</w:t>
      </w:r>
      <w:proofErr w:type="gramEnd"/>
      <w:r w:rsidR="00F27AD8">
        <w:t xml:space="preserve"> </w:t>
      </w:r>
      <w:r>
        <w:t>trong game. Trong game 3D phần lớn các thành phần trong cảnh, các nhân vật đều được đại diện bởi Mesh, tương tự như việc sử dụng sprite</w:t>
      </w:r>
      <w:r w:rsidRPr="00440503">
        <w:t xml:space="preserve"> </w:t>
      </w:r>
      <w:r>
        <w:t xml:space="preserve">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w:t>
      </w:r>
      <w:proofErr w:type="gramStart"/>
      <w:r>
        <w:t>là</w:t>
      </w:r>
      <w:r w:rsidR="00CF1A16">
        <w:t>:</w:t>
      </w:r>
      <w:proofErr w:type="gramEnd"/>
    </w:p>
    <w:p w14:paraId="6E421930" w14:textId="77777777" w:rsidR="00CF1A16" w:rsidRDefault="00CF1A16" w:rsidP="00C65621">
      <w:pPr>
        <w:pStyle w:val="ListParagraph"/>
        <w:numPr>
          <w:ilvl w:val="0"/>
          <w:numId w:val="31"/>
        </w:numPr>
        <w:ind w:left="720"/>
      </w:pPr>
      <w:proofErr w:type="gramStart"/>
      <w:r>
        <w:t>Duration:</w:t>
      </w:r>
      <w:proofErr w:type="gramEnd"/>
      <w:r>
        <w:t xml:space="preserve"> thời gian tính bằng giây quãng đời tồn tại của một hạt.</w:t>
      </w:r>
    </w:p>
    <w:p w14:paraId="78CD2E5C" w14:textId="77777777" w:rsidR="00CF1A16" w:rsidRDefault="00CF1A16" w:rsidP="00C65621">
      <w:pPr>
        <w:pStyle w:val="ListParagraph"/>
        <w:numPr>
          <w:ilvl w:val="0"/>
          <w:numId w:val="32"/>
        </w:numPr>
        <w:ind w:left="720"/>
      </w:pPr>
      <w:proofErr w:type="gramStart"/>
      <w:r>
        <w:t>Looping:</w:t>
      </w:r>
      <w:proofErr w:type="gramEnd"/>
      <w:r>
        <w:t xml:space="preserve"> có được tạo lại hay không khi hạt cuối cùng bị biến mất.</w:t>
      </w:r>
    </w:p>
    <w:p w14:paraId="72787D39" w14:textId="0CC8F50D" w:rsidR="00CF1A16" w:rsidRDefault="00CF1A16" w:rsidP="00C65621">
      <w:pPr>
        <w:pStyle w:val="ListParagraph"/>
        <w:numPr>
          <w:ilvl w:val="0"/>
          <w:numId w:val="32"/>
        </w:numPr>
        <w:ind w:left="720"/>
      </w:pPr>
      <w:r>
        <w:t xml:space="preserve">Speed, Direction, </w:t>
      </w:r>
      <w:proofErr w:type="gramStart"/>
      <w:r>
        <w:t>Rotation:</w:t>
      </w:r>
      <w:proofErr w:type="gramEnd"/>
      <w:r>
        <w:t xml:space="preserve">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 xml:space="preserve">Max </w:t>
      </w:r>
      <w:proofErr w:type="gramStart"/>
      <w:r>
        <w:t>particles:</w:t>
      </w:r>
      <w:proofErr w:type="gramEnd"/>
      <w:r>
        <w:t xml:space="preserve"> số hạt tối đa xuất hiện trong particle system.</w:t>
      </w:r>
    </w:p>
    <w:p w14:paraId="3C3F84F2" w14:textId="77777777" w:rsidR="00CF1A16" w:rsidRDefault="00CF1A16" w:rsidP="00C65621">
      <w:pPr>
        <w:pStyle w:val="ListParagraph"/>
        <w:numPr>
          <w:ilvl w:val="0"/>
          <w:numId w:val="32"/>
        </w:numPr>
        <w:ind w:left="720"/>
      </w:pPr>
      <w:r>
        <w:t>Material/</w:t>
      </w:r>
      <w:proofErr w:type="gramStart"/>
      <w:r>
        <w:t>Shader:</w:t>
      </w:r>
      <w:proofErr w:type="gramEnd"/>
      <w:r>
        <w:t xml:space="preserve"> dùng để thay đổi hình dáng của các hạt.</w:t>
      </w:r>
    </w:p>
    <w:p w14:paraId="6BDBFCFF" w14:textId="77777777" w:rsidR="00CF1A16" w:rsidRPr="008C50E4" w:rsidRDefault="00CF1A16" w:rsidP="00C65621">
      <w:pPr>
        <w:pStyle w:val="ListParagraph"/>
        <w:numPr>
          <w:ilvl w:val="0"/>
          <w:numId w:val="32"/>
        </w:numPr>
        <w:ind w:left="720"/>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302" w:name="_Ref517948549"/>
      <w:bookmarkStart w:id="303" w:name="_Toc518207073"/>
      <w:r>
        <w:t>Raycasting</w:t>
      </w:r>
      <w:bookmarkEnd w:id="302"/>
      <w:bookmarkEnd w:id="303"/>
    </w:p>
    <w:p w14:paraId="308866C6" w14:textId="77777777" w:rsidR="007511E6" w:rsidRDefault="007511E6" w:rsidP="00143180">
      <w:pPr>
        <w:pStyle w:val="Problem"/>
        <w:rPr>
          <w:lang w:val="en-US"/>
        </w:rPr>
      </w:pPr>
      <w:r>
        <w:rPr>
          <w:lang w:val="en-US"/>
        </w:rPr>
        <w:t>Vấn đề</w:t>
      </w:r>
    </w:p>
    <w:p w14:paraId="7BDB7425" w14:textId="0E47EA04"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6A05D8C8"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67046C">
        <w:t xml:space="preserve">Hình </w:t>
      </w:r>
      <w:r w:rsidR="0067046C">
        <w:rPr>
          <w:noProof/>
        </w:rPr>
        <w:t>3</w:t>
      </w:r>
      <w:r w:rsidR="0067046C">
        <w:t>.</w:t>
      </w:r>
      <w:r w:rsidR="0067046C">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569F4DB4" w:rsidR="00CF1A16" w:rsidRDefault="00CF1A16" w:rsidP="00CF1A16">
      <w:pPr>
        <w:pStyle w:val="Caption"/>
      </w:pPr>
      <w:bookmarkStart w:id="304" w:name="_Ref515712792"/>
      <w:bookmarkStart w:id="305" w:name="_Toc518207138"/>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04"/>
      <w:r>
        <w:rPr>
          <w:noProof/>
        </w:rPr>
        <w:t xml:space="preserve"> </w:t>
      </w:r>
      <w:r>
        <w:t>Minh họa Raycasting trong Unity</w:t>
      </w:r>
      <w:bookmarkEnd w:id="305"/>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6" w:name="_Toc518207074"/>
      <w:r>
        <w:t>Lighting</w:t>
      </w:r>
      <w:bookmarkEnd w:id="306"/>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 xml:space="preserve">đúng góc nhìn và cường độ ánh sáng thích hợp sẽ làm cho người nhìn cảm thấy vật thật hơn. Vậy làm sao để điều chỉnh, thiết lập ánh sáng một cách chân thật nhất trong môi trường </w:t>
      </w:r>
      <w:proofErr w:type="gramStart"/>
      <w:r>
        <w:t>Unity?</w:t>
      </w:r>
      <w:proofErr w:type="gramEnd"/>
    </w:p>
    <w:p w14:paraId="6C24F9BA" w14:textId="77777777" w:rsidR="00120E01" w:rsidRDefault="00120E01" w:rsidP="00143180">
      <w:pPr>
        <w:pStyle w:val="Solution"/>
        <w:rPr>
          <w:lang w:val="en-US"/>
        </w:rPr>
      </w:pPr>
      <w:r>
        <w:rPr>
          <w:lang w:val="en-US"/>
        </w:rPr>
        <w:t>Giải pháp</w:t>
      </w:r>
    </w:p>
    <w:p w14:paraId="618D40B1" w14:textId="7D865B58"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67046C">
        <w:t xml:space="preserve">Hình </w:t>
      </w:r>
      <w:r w:rsidR="0067046C">
        <w:rPr>
          <w:noProof/>
        </w:rPr>
        <w:t>3</w:t>
      </w:r>
      <w:r w:rsidR="0067046C">
        <w:t>.</w:t>
      </w:r>
      <w:r w:rsidR="0067046C">
        <w:rPr>
          <w:noProof/>
        </w:rPr>
        <w:t>6</w:t>
      </w:r>
      <w:r>
        <w:fldChar w:fldCharType="end"/>
      </w:r>
      <w:r>
        <w:t xml:space="preserve">. Trong đó có các thuộc tính cơ bản </w:t>
      </w:r>
      <w:proofErr w:type="gramStart"/>
      <w:r>
        <w:t>sau:</w:t>
      </w:r>
      <w:proofErr w:type="gramEnd"/>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E553D2C" w:rsidR="00CF5BFE" w:rsidRPr="00CF5BFE" w:rsidRDefault="00DF4366" w:rsidP="00D71D59">
      <w:pPr>
        <w:pStyle w:val="Caption"/>
        <w:rPr>
          <w:noProof/>
        </w:rPr>
      </w:pPr>
      <w:bookmarkStart w:id="307" w:name="_Ref515736426"/>
      <w:bookmarkStart w:id="308" w:name="_Toc518207139"/>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07"/>
      <w:r>
        <w:rPr>
          <w:noProof/>
        </w:rPr>
        <w:t xml:space="preserve"> Các thành phần cơ bản của Light Component</w:t>
      </w:r>
      <w:r w:rsidR="00C33D14">
        <w:rPr>
          <w:noProof/>
        </w:rPr>
        <w:t>.</w:t>
      </w:r>
      <w:bookmarkEnd w:id="308"/>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6BB39F46"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c.</w:t>
      </w:r>
    </w:p>
    <w:p w14:paraId="0B748A9E" w14:textId="21FF5DC4"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a.</w:t>
      </w:r>
    </w:p>
    <w:p w14:paraId="10F67A1C" w14:textId="59BA0446"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b. </w:t>
      </w:r>
    </w:p>
    <w:p w14:paraId="5AB74C2D" w14:textId="4B104C7F" w:rsidR="00206BBC" w:rsidRDefault="00206BBC" w:rsidP="008E6BE8">
      <w:pPr>
        <w:pStyle w:val="Bullet6"/>
        <w:tabs>
          <w:tab w:val="num" w:pos="1350"/>
        </w:tabs>
        <w:ind w:left="1080"/>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67046C">
        <w:t xml:space="preserve">Hình </w:t>
      </w:r>
      <w:r w:rsidR="0067046C">
        <w:rPr>
          <w:noProof/>
        </w:rPr>
        <w:t>3.7 Các loại Light trong Unity</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8E4C6B" w:rsidRPr="00475CBF" w:rsidRDefault="008E4C6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8E4C6B" w:rsidRPr="00475CBF" w:rsidRDefault="008E4C6B"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8E4C6B" w:rsidRPr="00475CBF" w:rsidRDefault="008E4C6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8E4C6B" w:rsidRPr="00475CBF" w:rsidRDefault="008E4C6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8E4C6B" w:rsidRPr="00475CBF" w:rsidRDefault="008E4C6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8E4C6B" w:rsidRPr="00475CBF" w:rsidRDefault="008E4C6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8E4C6B" w:rsidRPr="00475CBF" w:rsidRDefault="008E4C6B"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8E4C6B" w:rsidRPr="00475CBF" w:rsidRDefault="008E4C6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8E4C6B" w:rsidRPr="00475CBF" w:rsidRDefault="008E4C6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8E4C6B" w:rsidRPr="00475CBF" w:rsidRDefault="008E4C6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4DEA4C31" w:rsidR="00732954" w:rsidRDefault="00D10F2D" w:rsidP="00BE7C72">
      <w:pPr>
        <w:pStyle w:val="Caption"/>
        <w:rPr>
          <w:noProof/>
        </w:rPr>
      </w:pPr>
      <w:bookmarkStart w:id="309" w:name="_Ref515790587"/>
      <w:bookmarkStart w:id="310" w:name="_Toc518207140"/>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r>
        <w:t xml:space="preserve"> </w:t>
      </w:r>
      <w:r>
        <w:rPr>
          <w:noProof/>
        </w:rPr>
        <w:t>Các loại Light trong Unity</w:t>
      </w:r>
      <w:bookmarkEnd w:id="309"/>
      <w:bookmarkEnd w:id="310"/>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1" w:name="_Toc518207075"/>
      <w:r>
        <w:t>Position</w:t>
      </w:r>
      <w:bookmarkEnd w:id="311"/>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0F0CD885"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67046C">
        <w:t xml:space="preserve">Hình </w:t>
      </w:r>
      <w:r w:rsidR="0067046C">
        <w:rPr>
          <w:noProof/>
        </w:rPr>
        <w:t>3</w:t>
      </w:r>
      <w:r w:rsidR="0067046C">
        <w:t>.</w:t>
      </w:r>
      <w:r w:rsidR="0067046C">
        <w:rPr>
          <w:noProof/>
        </w:rPr>
        <w:t>8</w:t>
      </w:r>
      <w:r w:rsidR="0067046C">
        <w:t xml:space="preserve"> Mô phỏng cách sử dụng position trong hệ thống</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8E4C6B" w:rsidRPr="00EA5C3B" w:rsidRDefault="008E4C6B"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8E4C6B" w:rsidRPr="00EA5C3B" w:rsidRDefault="008E4C6B"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8E4C6B" w:rsidRPr="00EA5C3B" w:rsidRDefault="008E4C6B"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8E4C6B" w:rsidRPr="00EA5C3B" w:rsidRDefault="008E4C6B"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8E4C6B" w:rsidRPr="00EA5C3B" w:rsidRDefault="008E4C6B"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8E4C6B" w:rsidRPr="00EA5C3B" w:rsidRDefault="008E4C6B"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8E4C6B" w:rsidRPr="00EA5C3B" w:rsidRDefault="008E4C6B"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8E4C6B" w:rsidRPr="00EA5C3B" w:rsidRDefault="008E4C6B"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8E4C6B" w:rsidRPr="00EA5C3B" w:rsidRDefault="008E4C6B"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8E4C6B" w:rsidRPr="00EA5C3B" w:rsidRDefault="008E4C6B"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C674164" w:rsidR="00A9255F" w:rsidRPr="00A9255F" w:rsidRDefault="0074733C" w:rsidP="005F40B8">
      <w:pPr>
        <w:pStyle w:val="Caption"/>
      </w:pPr>
      <w:bookmarkStart w:id="312" w:name="_Ref515791419"/>
      <w:bookmarkStart w:id="313" w:name="_Toc518207141"/>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r>
        <w:t xml:space="preserve"> Mô phỏng cách sử dụng position trong hệ thống</w:t>
      </w:r>
      <w:bookmarkEnd w:id="312"/>
      <w:bookmarkEnd w:id="313"/>
    </w:p>
    <w:p w14:paraId="243FEC6D" w14:textId="77777777" w:rsidR="00994A77" w:rsidRDefault="00994A77" w:rsidP="00994A77">
      <w:pPr>
        <w:pStyle w:val="Heading2"/>
        <w:rPr>
          <w:lang w:val="en-US"/>
        </w:rPr>
      </w:pPr>
      <w:bookmarkStart w:id="314" w:name="_Toc518207076"/>
      <w:r>
        <w:rPr>
          <w:lang w:val="en-US"/>
        </w:rPr>
        <w:t>Kết luận</w:t>
      </w:r>
      <w:bookmarkEnd w:id="314"/>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w:t>
      </w:r>
      <w:r>
        <w:rPr>
          <w:lang w:val="en-US"/>
        </w:rPr>
        <w:lastRenderedPageBreak/>
        <w:t>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5" w:name="_Toc359511112"/>
      <w:bookmarkStart w:id="316" w:name="_Toc359541474"/>
      <w:bookmarkStart w:id="317" w:name="_Toc359938300"/>
      <w:bookmarkStart w:id="318" w:name="_Ref360048718"/>
      <w:bookmarkStart w:id="319" w:name="_Ref360048721"/>
      <w:bookmarkStart w:id="320" w:name="_Toc360055377"/>
      <w:bookmarkStart w:id="321" w:name="_Toc360417495"/>
      <w:bookmarkStart w:id="322" w:name="_Toc360417675"/>
      <w:bookmarkStart w:id="323" w:name="_Ref360668443"/>
      <w:bookmarkStart w:id="324" w:name="_Ref360668540"/>
      <w:bookmarkStart w:id="325" w:name="_Ref517361445"/>
      <w:bookmarkStart w:id="326" w:name="_Toc518207077"/>
      <w:bookmarkEnd w:id="282"/>
      <w:r w:rsidR="00C54A16" w:rsidRPr="00562157">
        <w:rPr>
          <w:lang w:val="en-US"/>
        </w:rPr>
        <w:t xml:space="preserve">Hệ thống </w:t>
      </w:r>
      <w:bookmarkEnd w:id="315"/>
      <w:bookmarkEnd w:id="316"/>
      <w:bookmarkEnd w:id="317"/>
      <w:bookmarkEnd w:id="318"/>
      <w:bookmarkEnd w:id="319"/>
      <w:bookmarkEnd w:id="320"/>
      <w:bookmarkEnd w:id="321"/>
      <w:bookmarkEnd w:id="322"/>
      <w:bookmarkEnd w:id="323"/>
      <w:bookmarkEnd w:id="324"/>
      <w:r w:rsidR="00487631">
        <w:rPr>
          <w:lang w:val="en-US"/>
        </w:rPr>
        <w:t>bản đồ địa lý hỗ trợ Tangible</w:t>
      </w:r>
      <w:bookmarkEnd w:id="325"/>
      <w:bookmarkEnd w:id="326"/>
    </w:p>
    <w:p w14:paraId="666489E5" w14:textId="03E3E924"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67046C">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67046C">
        <w:rPr>
          <w:lang w:val="en-US"/>
        </w:rPr>
        <w:t>Chương 2</w:t>
      </w:r>
      <w:r>
        <w:rPr>
          <w:lang w:val="en-US"/>
        </w:rPr>
        <w:fldChar w:fldCharType="end"/>
      </w:r>
      <w:r>
        <w:rPr>
          <w:lang w:val="en-US"/>
        </w:rPr>
        <w:t xml:space="preserve">. Hệ thống bản đồ chúng em xây dựng cung cấp cho người dùng một môi trường hỗ trợ Tangible, giúp người dùng có thể xem camera giao thông, xem thông tin tăng cường như độ ẩm không khí, nhiệt độ, lương </w:t>
      </w:r>
      <w:proofErr w:type="gramStart"/>
      <w:r>
        <w:rPr>
          <w:lang w:val="en-US"/>
        </w:rPr>
        <w:t>mưa</w:t>
      </w:r>
      <w:r w:rsidR="0046283A">
        <w:rPr>
          <w:lang w:val="en-US"/>
        </w:rPr>
        <w:t>,…</w:t>
      </w:r>
      <w:proofErr w:type="gramEnd"/>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7" w:name="_Toc359938301"/>
      <w:bookmarkStart w:id="328" w:name="_Toc360055378"/>
      <w:bookmarkStart w:id="329" w:name="_Toc360417496"/>
      <w:bookmarkStart w:id="330" w:name="_Toc360417676"/>
      <w:bookmarkStart w:id="331" w:name="_Toc518207078"/>
      <w:r w:rsidRPr="00562157">
        <w:rPr>
          <w:lang w:val="en-US"/>
        </w:rPr>
        <w:t xml:space="preserve">Giới thiệu </w:t>
      </w:r>
      <w:r w:rsidR="007C72D8" w:rsidRPr="00562157">
        <w:rPr>
          <w:lang w:val="en-US"/>
        </w:rPr>
        <w:t>tổng quan</w:t>
      </w:r>
      <w:bookmarkEnd w:id="327"/>
      <w:bookmarkEnd w:id="328"/>
      <w:bookmarkEnd w:id="329"/>
      <w:bookmarkEnd w:id="330"/>
      <w:bookmarkEnd w:id="331"/>
    </w:p>
    <w:p w14:paraId="0D16D8E4" w14:textId="3BEA3C32" w:rsidR="00487631" w:rsidRDefault="00487631" w:rsidP="00487631">
      <w:pPr>
        <w:pStyle w:val="BodyText"/>
        <w:rPr>
          <w:lang w:val="en-US"/>
        </w:rPr>
      </w:pPr>
      <w:bookmarkStart w:id="332" w:name="_Toc359938302"/>
      <w:bookmarkStart w:id="333" w:name="_Toc360055379"/>
      <w:bookmarkStart w:id="334" w:name="_Toc360417497"/>
      <w:bookmarkStart w:id="335"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 xml:space="preserve">Hệ thống này gồm một bàn chiếu và một thiết bị di động như điện thoại thông minh, </w:t>
      </w:r>
      <w:proofErr w:type="gramStart"/>
      <w:r>
        <w:rPr>
          <w:lang w:val="en-US"/>
        </w:rPr>
        <w:t>tablet</w:t>
      </w:r>
      <w:r w:rsidR="0046283A">
        <w:rPr>
          <w:lang w:val="en-US"/>
        </w:rPr>
        <w: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w:t>
      </w:r>
      <w:proofErr w:type="gramStart"/>
      <w:r>
        <w:rPr>
          <w:lang w:val="en-US"/>
        </w:rPr>
        <w:t>vực</w:t>
      </w:r>
      <w:r w:rsidR="0046283A">
        <w:rPr>
          <w:lang w:val="en-US"/>
        </w:rPr>
        <w:t>,…</w:t>
      </w:r>
      <w:proofErr w:type="gramEnd"/>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 xml:space="preserve">Ngoài lĩnh vực cụ thể là về địa lý xã hội, hệ thống hứa hẹn còn có thể ứng dụng vào các lĩnh vực khác như sinh học, kinh tế hay quy hoạch đô </w:t>
      </w:r>
      <w:proofErr w:type="gramStart"/>
      <w:r>
        <w:rPr>
          <w:lang w:val="en-US"/>
        </w:rPr>
        <w:t>thị</w:t>
      </w:r>
      <w:r w:rsidR="0046283A">
        <w:rPr>
          <w:lang w:val="en-US"/>
        </w:rPr>
        <w:t>,…</w:t>
      </w:r>
      <w:proofErr w:type="gramEnd"/>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6" w:name="_Ref517858542"/>
      <w:bookmarkStart w:id="337" w:name="_Ref517858548"/>
      <w:bookmarkStart w:id="338" w:name="_Toc518207079"/>
      <w:bookmarkEnd w:id="332"/>
      <w:bookmarkEnd w:id="333"/>
      <w:bookmarkEnd w:id="334"/>
      <w:bookmarkEnd w:id="335"/>
      <w:r>
        <w:rPr>
          <w:lang w:val="en-US"/>
        </w:rPr>
        <w:lastRenderedPageBreak/>
        <w:t>Cấu hình</w:t>
      </w:r>
      <w:r w:rsidR="00D233E3" w:rsidRPr="00562157">
        <w:rPr>
          <w:lang w:val="en-US"/>
        </w:rPr>
        <w:t xml:space="preserve"> hệ thống</w:t>
      </w:r>
      <w:bookmarkEnd w:id="336"/>
      <w:bookmarkEnd w:id="337"/>
      <w:bookmarkEnd w:id="338"/>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8E4C6B" w:rsidRPr="00ED5DBD" w:rsidRDefault="008E4C6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8E4C6B" w:rsidRDefault="008E4C6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8E4C6B" w:rsidRDefault="008E4C6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8E4C6B" w:rsidRDefault="008E4C6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8E4C6B" w:rsidRDefault="008E4C6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8E4C6B" w:rsidRDefault="008E4C6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8E4C6B" w:rsidRDefault="008E4C6B"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8E4C6B" w:rsidRDefault="008E4C6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8E4C6B" w:rsidRPr="00ED5DBD" w:rsidRDefault="008E4C6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8E4C6B" w:rsidRDefault="008E4C6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8E4C6B" w:rsidRDefault="008E4C6B"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8E4C6B" w:rsidRDefault="008E4C6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8E4C6B" w:rsidRDefault="008E4C6B"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8E4C6B" w:rsidRDefault="008E4C6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8E4C6B" w:rsidRDefault="008E4C6B"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8E4C6B" w:rsidRDefault="008E4C6B" w:rsidP="00572259">
                        <w:pPr>
                          <w:pStyle w:val="NormalWeb"/>
                          <w:spacing w:after="0"/>
                        </w:pPr>
                        <w:r>
                          <w:rPr>
                            <w:color w:val="000000" w:themeColor="text1"/>
                            <w:kern w:val="24"/>
                          </w:rPr>
                          <w:t>Kính trong</w:t>
                        </w:r>
                      </w:p>
                    </w:txbxContent>
                  </v:textbox>
                </v:shape>
                <w10:anchorlock/>
              </v:group>
            </w:pict>
          </mc:Fallback>
        </mc:AlternateContent>
      </w:r>
    </w:p>
    <w:p w14:paraId="66A7DFFE" w14:textId="0EDAB3C6" w:rsidR="00E47D2F" w:rsidRPr="00E47D2F" w:rsidRDefault="00120E01" w:rsidP="00C33D14">
      <w:pPr>
        <w:pStyle w:val="Caption"/>
        <w:rPr>
          <w:noProof/>
        </w:rPr>
      </w:pPr>
      <w:bookmarkStart w:id="339" w:name="_Ref515720799"/>
      <w:bookmarkStart w:id="340" w:name="_Ref517949152"/>
      <w:bookmarkStart w:id="341" w:name="_Toc51820714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339"/>
      <w:r>
        <w:rPr>
          <w:noProof/>
        </w:rPr>
        <w:t xml:space="preserve"> </w:t>
      </w:r>
      <w:r w:rsidR="0052285B">
        <w:rPr>
          <w:noProof/>
        </w:rPr>
        <w:t>Cấu hình thiết lập của hệ thống</w:t>
      </w:r>
      <w:bookmarkEnd w:id="340"/>
      <w:bookmarkEnd w:id="341"/>
    </w:p>
    <w:p w14:paraId="2B933BF9" w14:textId="77E959CA"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67046C">
        <w:t xml:space="preserve">Hình </w:t>
      </w:r>
      <w:r w:rsidR="0067046C">
        <w:rPr>
          <w:noProof/>
        </w:rPr>
        <w:t>4</w:t>
      </w:r>
      <w:r w:rsidR="0067046C">
        <w:t>.</w:t>
      </w:r>
      <w:r w:rsidR="0067046C">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w:t>
      </w:r>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w:t>
      </w:r>
      <w:proofErr w:type="gramStart"/>
      <w:r w:rsidRPr="0055236B">
        <w:t>quyết:</w:t>
      </w:r>
      <w:proofErr w:type="gramEnd"/>
      <w:r w:rsidRPr="0055236B">
        <w:t xml:space="preserve">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8E4C6B" w:rsidRPr="00676B73" w:rsidRDefault="008E4C6B"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8E4C6B" w:rsidRPr="00676B73" w:rsidRDefault="008E4C6B"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8E4C6B" w:rsidRPr="00676B73" w:rsidRDefault="008E4C6B"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8E4C6B" w:rsidRPr="00676B73" w:rsidRDefault="008E4C6B"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8E4C6B" w:rsidRPr="00676B73" w:rsidRDefault="008E4C6B"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8E4C6B" w:rsidRPr="00676B73" w:rsidRDefault="008E4C6B"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1A9228C1" w:rsidR="00CF2A0B" w:rsidRDefault="00CF2A0B" w:rsidP="00CF2A0B">
      <w:pPr>
        <w:pStyle w:val="Caption"/>
        <w:rPr>
          <w:noProof/>
        </w:rPr>
      </w:pPr>
      <w:bookmarkStart w:id="342" w:name="_Ref515714122"/>
      <w:bookmarkStart w:id="343" w:name="_Toc51820714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342"/>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3"/>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8E4C6B" w:rsidRPr="00071EE0" w:rsidRDefault="008E4C6B"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8E4C6B" w:rsidRPr="00071EE0" w:rsidRDefault="008E4C6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8E4C6B" w:rsidRPr="00071EE0" w:rsidRDefault="008E4C6B"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8E4C6B" w:rsidRPr="00071EE0" w:rsidRDefault="008E4C6B"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8E4C6B" w:rsidRPr="00071EE0" w:rsidRDefault="008E4C6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8E4C6B" w:rsidRPr="00071EE0" w:rsidRDefault="008E4C6B"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6B35B8E" w:rsidR="00CF2A0B" w:rsidRPr="00071EE0" w:rsidRDefault="00071EE0" w:rsidP="00071EE0">
      <w:pPr>
        <w:pStyle w:val="Caption"/>
      </w:pPr>
      <w:bookmarkStart w:id="344" w:name="_Ref518155815"/>
      <w:bookmarkStart w:id="345" w:name="_Toc51820714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344"/>
      <w:r>
        <w:t xml:space="preserve"> Hình ảnh bàn hứng ảnh chiếu</w:t>
      </w:r>
      <w:bookmarkEnd w:id="345"/>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FB321D4" w:rsidR="00075908" w:rsidRDefault="003940C9" w:rsidP="003940C9">
      <w:pPr>
        <w:pStyle w:val="Caption"/>
        <w:rPr>
          <w:noProof/>
        </w:rPr>
      </w:pPr>
      <w:bookmarkStart w:id="346" w:name="_Ref518155035"/>
      <w:bookmarkStart w:id="347" w:name="_Toc51820714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46"/>
      <w:r>
        <w:rPr>
          <w:noProof/>
        </w:rPr>
        <w:t xml:space="preserve"> Giá trượt giữ máy chiếu theo phương thẳng đứng</w:t>
      </w:r>
      <w:bookmarkEnd w:id="347"/>
    </w:p>
    <w:p w14:paraId="30AD6934" w14:textId="4DF6D55A"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67046C">
        <w:t xml:space="preserve">Hình </w:t>
      </w:r>
      <w:r w:rsidR="0067046C">
        <w:rPr>
          <w:noProof/>
        </w:rPr>
        <w:t>4</w:t>
      </w:r>
      <w:r w:rsidR="0067046C">
        <w:t>.</w:t>
      </w:r>
      <w:r w:rsidR="0067046C">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8" w:name="_Toc518207080"/>
      <w:bookmarkStart w:id="349" w:name="_Toc360417498"/>
      <w:bookmarkStart w:id="350" w:name="_Toc360417678"/>
      <w:r w:rsidRPr="00562157">
        <w:rPr>
          <w:lang w:val="en-US"/>
        </w:rPr>
        <w:t>Kịch bản sử dụng hệ thống</w:t>
      </w:r>
      <w:bookmarkEnd w:id="348"/>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1" w:name="_Toc518207081"/>
      <w:r w:rsidR="004F61B9" w:rsidRPr="00562157">
        <w:rPr>
          <w:lang w:val="en-US"/>
        </w:rPr>
        <w:t>Một số vấn đề gặp phải và kỹ thuật áp dụng</w:t>
      </w:r>
      <w:bookmarkEnd w:id="349"/>
      <w:bookmarkEnd w:id="350"/>
      <w:bookmarkEnd w:id="351"/>
    </w:p>
    <w:p w14:paraId="276435AA" w14:textId="77777777" w:rsidR="004F61B9" w:rsidRPr="00562157" w:rsidRDefault="001E171F" w:rsidP="004F61B9">
      <w:pPr>
        <w:pStyle w:val="Heading3"/>
      </w:pPr>
      <w:bookmarkStart w:id="352" w:name="_Ref517858555"/>
      <w:bookmarkStart w:id="353" w:name="_Toc518207082"/>
      <w:r>
        <w:t>Cách bố trí máy chiếu</w:t>
      </w:r>
      <w:bookmarkEnd w:id="352"/>
      <w:bookmarkEnd w:id="353"/>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70524BE"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8E4C6B" w:rsidRPr="00AC3416" w:rsidRDefault="008E4C6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8E4C6B" w:rsidRPr="00AC3416" w:rsidRDefault="008E4C6B"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8E4C6B" w:rsidRPr="004B5089" w:rsidRDefault="008E4C6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8E4C6B" w:rsidRDefault="008E4C6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8E4C6B" w:rsidRPr="004B5089" w:rsidRDefault="008E4C6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8E4C6B" w:rsidRPr="004B5089" w:rsidRDefault="008E4C6B"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8E4C6B" w:rsidRPr="004B5089" w:rsidRDefault="008E4C6B"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8E4C6B" w:rsidRPr="00AC3416" w:rsidRDefault="008E4C6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8E4C6B" w:rsidRPr="00AC3416" w:rsidRDefault="008E4C6B"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8E4C6B" w:rsidRPr="004B5089" w:rsidRDefault="008E4C6B"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8E4C6B" w:rsidRDefault="008E4C6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8E4C6B" w:rsidRPr="004B5089" w:rsidRDefault="008E4C6B"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8E4C6B" w:rsidRPr="004B5089" w:rsidRDefault="008E4C6B"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8E4C6B" w:rsidRPr="004B5089" w:rsidRDefault="008E4C6B"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77D928C1" w:rsidR="004B5089" w:rsidRPr="004B5089" w:rsidRDefault="004B5089" w:rsidP="004B5089">
      <w:pPr>
        <w:pStyle w:val="Caption"/>
        <w:rPr>
          <w:lang w:val="en-US"/>
        </w:rPr>
      </w:pPr>
      <w:bookmarkStart w:id="354" w:name="_Ref515717544"/>
      <w:bookmarkStart w:id="355" w:name="_Toc518207146"/>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54"/>
      <w:r>
        <w:rPr>
          <w:noProof/>
        </w:rPr>
        <w:t xml:space="preserve"> Cách bố trí máy chiếu trên cao</w:t>
      </w:r>
      <w:bookmarkEnd w:id="355"/>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6" w:name="_Ref517949461"/>
      <w:r>
        <w:rPr>
          <w:lang w:val="en-US"/>
        </w:rPr>
        <w:t>Đặt máy chiếu dưới đất theo phương vuông góc mặt đất</w:t>
      </w:r>
      <w:bookmarkEnd w:id="356"/>
    </w:p>
    <w:p w14:paraId="5CE88790" w14:textId="77777777" w:rsidR="00C22F55" w:rsidRDefault="00C22F55" w:rsidP="00163830">
      <w:pPr>
        <w:keepNext/>
        <w:ind w:firstLine="0"/>
        <w:jc w:val="center"/>
      </w:pPr>
      <w:bookmarkStart w:id="357" w:name="_Toc360417500"/>
      <w:bookmarkStart w:id="358" w:name="_Toc360417680"/>
      <w:bookmarkStart w:id="359" w:name="_Ref360792512"/>
      <w:bookmarkStart w:id="360" w:name="_Ref360804504"/>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8E4C6B" w:rsidRPr="00C22F55" w:rsidRDefault="008E4C6B"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8E4C6B" w:rsidRPr="00C22F55" w:rsidRDefault="008E4C6B"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204428CE">
                <wp:extent cx="3497871" cy="2838450"/>
                <wp:effectExtent l="0" t="0" r="26670" b="1905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83845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8E4C6B" w:rsidRDefault="008E4C6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8E4C6B" w:rsidRDefault="008E4C6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8E4C6B" w:rsidRDefault="008E4C6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8E4C6B" w:rsidRDefault="008E4C6B"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8E4C6B" w:rsidRDefault="008E4C6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8E4C6B" w:rsidRPr="009B5160" w:rsidRDefault="008E4C6B"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23.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TVQVwkAAKhIAAAOAAAAZHJzL2Uyb0RvYy54bWzsXFuTm8gVfk9V/gOld1s0DTSoPN6ajNdO&#10;qlwbl+1knxmELrUICDAezf76fOc0IITQZTWXZLT4YYxEd0N3n+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8E4C6B" w:rsidRDefault="008E4C6B"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8E4C6B" w:rsidRDefault="008E4C6B"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8E4C6B" w:rsidRDefault="008E4C6B"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8E4C6B" w:rsidRDefault="008E4C6B"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8E4C6B" w:rsidRDefault="008E4C6B"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8E4C6B" w:rsidRPr="009B5160" w:rsidRDefault="008E4C6B"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CD5F3DF" w:rsidR="00413BE8" w:rsidRDefault="00C22F55" w:rsidP="00C22F55">
      <w:pPr>
        <w:pStyle w:val="Caption"/>
        <w:rPr>
          <w:noProof/>
        </w:rPr>
      </w:pPr>
      <w:bookmarkStart w:id="361" w:name="_Ref515717631"/>
      <w:bookmarkStart w:id="362" w:name="_Toc518207147"/>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61"/>
      <w:r>
        <w:rPr>
          <w:noProof/>
        </w:rPr>
        <w:t xml:space="preserve"> Cách bố trí máy chiếu dưới đất theo phương vuông góc</w:t>
      </w:r>
      <w:bookmarkEnd w:id="362"/>
    </w:p>
    <w:p w14:paraId="1A55D5AE" w14:textId="71644502"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67046C">
        <w:t xml:space="preserve">Hình </w:t>
      </w:r>
      <w:r w:rsidR="0067046C">
        <w:rPr>
          <w:noProof/>
        </w:rPr>
        <w:t>4</w:t>
      </w:r>
      <w:r w:rsidR="0067046C">
        <w:t>.</w:t>
      </w:r>
      <w:r w:rsidR="0067046C">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w:t>
      </w:r>
      <w:r>
        <w:lastRenderedPageBreak/>
        <w:t>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8E4C6B" w:rsidRPr="001824ED" w:rsidRDefault="008E4C6B"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8E4C6B" w:rsidRPr="001824ED" w:rsidRDefault="008E4C6B"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0F4D9B12" w:rsidR="00F70252" w:rsidRDefault="00120F2D" w:rsidP="00120F2D">
      <w:pPr>
        <w:pStyle w:val="Caption"/>
        <w:rPr>
          <w:noProof/>
        </w:rPr>
      </w:pPr>
      <w:bookmarkStart w:id="363" w:name="_Ref515719473"/>
      <w:bookmarkStart w:id="364" w:name="_Toc518207148"/>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363"/>
      <w:r>
        <w:rPr>
          <w:noProof/>
        </w:rPr>
        <w:t xml:space="preserve"> Cách bố trí máy chiếu dưới đất kém theo gương</w:t>
      </w:r>
      <w:bookmarkEnd w:id="364"/>
    </w:p>
    <w:p w14:paraId="4B063885" w14:textId="1A5EF0AE"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67046C">
        <w:t xml:space="preserve">Hình </w:t>
      </w:r>
      <w:r w:rsidR="0067046C">
        <w:rPr>
          <w:noProof/>
        </w:rPr>
        <w:t>4</w:t>
      </w:r>
      <w:r w:rsidR="0067046C">
        <w:t>.</w:t>
      </w:r>
      <w:r w:rsidR="0067046C">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67046C">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lastRenderedPageBreak/>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5" w:name="_Toc518207083"/>
      <w:bookmarkEnd w:id="357"/>
      <w:bookmarkEnd w:id="358"/>
      <w:bookmarkEnd w:id="359"/>
      <w:bookmarkEnd w:id="360"/>
      <w:r>
        <w:t xml:space="preserve">Kỹ thuật ánh xạ tọa độ giữa </w:t>
      </w:r>
      <w:r w:rsidR="00032D0B">
        <w:t>các không gian tọa độ</w:t>
      </w:r>
      <w:bookmarkEnd w:id="365"/>
    </w:p>
    <w:p w14:paraId="2FF2AFE9" w14:textId="77777777" w:rsidR="008925E1" w:rsidRPr="00562157" w:rsidRDefault="008925E1" w:rsidP="00143180">
      <w:pPr>
        <w:pStyle w:val="Problem"/>
        <w:rPr>
          <w:lang w:val="en-US"/>
        </w:rPr>
      </w:pPr>
      <w:r w:rsidRPr="00562157">
        <w:rPr>
          <w:lang w:val="en-US"/>
        </w:rPr>
        <w:t>Vấn đề</w:t>
      </w:r>
    </w:p>
    <w:p w14:paraId="0C534CEC" w14:textId="33271D76"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67046C">
        <w:t xml:space="preserve">Hình </w:t>
      </w:r>
      <w:r w:rsidR="0067046C">
        <w:rPr>
          <w:noProof/>
        </w:rPr>
        <w:t>4</w:t>
      </w:r>
      <w:r w:rsidR="0067046C">
        <w:t>.</w:t>
      </w:r>
      <w:r w:rsidR="0067046C">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6" w:name="_Toc360417501"/>
      <w:bookmarkStart w:id="367"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8E4C6B" w:rsidRDefault="008E4C6B"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8E4C6B" w:rsidRDefault="008E4C6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8E4C6B" w:rsidRDefault="008E4C6B"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8E4C6B" w:rsidRDefault="008E4C6B"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8E4C6B" w:rsidRDefault="008E4C6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8E4C6B" w:rsidRDefault="008E4C6B"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3272C6E" w:rsidR="00005030" w:rsidRPr="00417323" w:rsidRDefault="00005030" w:rsidP="00417323">
      <w:pPr>
        <w:pStyle w:val="Caption"/>
        <w:rPr>
          <w:rFonts w:eastAsiaTheme="minorHAnsi"/>
          <w:lang w:val="en-US" w:eastAsia="en-US"/>
        </w:rPr>
      </w:pPr>
      <w:bookmarkStart w:id="368" w:name="_Ref515730404"/>
      <w:bookmarkStart w:id="369" w:name="_Toc518207149"/>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368"/>
      <w:r>
        <w:rPr>
          <w:noProof/>
        </w:rPr>
        <w:t xml:space="preserve"> </w:t>
      </w:r>
      <w:r>
        <w:t>Xác định vùng thao tác của hệ thống</w:t>
      </w:r>
      <w:bookmarkEnd w:id="369"/>
    </w:p>
    <w:p w14:paraId="5335D34A" w14:textId="685A4774"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67046C">
        <w:t xml:space="preserve">Hình </w:t>
      </w:r>
      <w:r w:rsidR="0067046C">
        <w:rPr>
          <w:noProof/>
        </w:rPr>
        <w:t>4</w:t>
      </w:r>
      <w:r w:rsidR="0067046C">
        <w:t>.</w:t>
      </w:r>
      <w:r w:rsidR="0067046C">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8E4C6B"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8E4C6B" w:rsidRDefault="008E4C6B"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8E4C6B" w:rsidRDefault="008E4C6B"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8E4C6B" w:rsidRDefault="008E4C6B"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8E4C6B" w:rsidRDefault="008E4C6B"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803C88B" w:rsidR="00A3485A" w:rsidRDefault="00A3485A" w:rsidP="00A3485A">
      <w:pPr>
        <w:pStyle w:val="Caption"/>
      </w:pPr>
      <w:bookmarkStart w:id="370" w:name="_Ref515730514"/>
      <w:bookmarkStart w:id="371" w:name="_Toc518207150"/>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370"/>
      <w:r>
        <w:rPr>
          <w:noProof/>
        </w:rPr>
        <w:t xml:space="preserve"> </w:t>
      </w:r>
      <w:r>
        <w:t xml:space="preserve">Lấy mẫu Calibration theo </w:t>
      </w:r>
      <w:r w:rsidR="0062317C">
        <w:t>hai</w:t>
      </w:r>
      <w:r>
        <w:t xml:space="preserve"> trục X, Y</w:t>
      </w:r>
      <w:bookmarkEnd w:id="371"/>
    </w:p>
    <w:p w14:paraId="4C487AD3" w14:textId="3B66B29B"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67046C">
        <w:t xml:space="preserve">Hình </w:t>
      </w:r>
      <w:r w:rsidR="0067046C">
        <w:rPr>
          <w:noProof/>
        </w:rPr>
        <w:t>4</w:t>
      </w:r>
      <w:r w:rsidR="0067046C">
        <w:t>.</w:t>
      </w:r>
      <w:r w:rsidR="0067046C">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8E4C6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8E4C6B"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2" w:name="_Toc518207084"/>
      <w:r>
        <w:t>Kiến trúc hệ thống</w:t>
      </w:r>
      <w:r w:rsidR="00A575CB">
        <w:t xml:space="preserve"> sự kiện liên hoàn</w:t>
      </w:r>
      <w:bookmarkEnd w:id="372"/>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5FB5B27C"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67046C">
        <w:t xml:space="preserve">Sơ đồ </w:t>
      </w:r>
      <w:r w:rsidR="0067046C">
        <w:rPr>
          <w:noProof/>
        </w:rPr>
        <w:t>4</w:t>
      </w:r>
      <w:r w:rsidR="0067046C">
        <w:noBreakHyphen/>
      </w:r>
      <w:r w:rsidR="0067046C">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1B3248E4" w:rsidR="00377E9E" w:rsidRPr="00377E9E" w:rsidRDefault="004A71F6" w:rsidP="00631F9C">
      <w:pPr>
        <w:pStyle w:val="Caption"/>
        <w:rPr>
          <w:noProof/>
        </w:rPr>
      </w:pPr>
      <w:bookmarkStart w:id="373" w:name="_Ref515733006"/>
      <w:bookmarkStart w:id="374" w:name="_Toc515732701"/>
      <w:bookmarkStart w:id="375" w:name="_Toc518207164"/>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373"/>
      <w:r>
        <w:t xml:space="preserve"> </w:t>
      </w:r>
      <w:r>
        <w:rPr>
          <w:noProof/>
        </w:rPr>
        <w:t>Hệ thống sự kiện</w:t>
      </w:r>
      <w:bookmarkEnd w:id="374"/>
      <w:bookmarkEnd w:id="375"/>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5F5EDD">
      <w:pPr>
        <w:pStyle w:val="Dash"/>
        <w:ind w:left="72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5F5EDD">
      <w:pPr>
        <w:pStyle w:val="Dash"/>
        <w:ind w:left="72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5F5EDD">
      <w:pPr>
        <w:pStyle w:val="Dash"/>
        <w:ind w:left="720"/>
      </w:pPr>
      <w:r>
        <w:t>Một Dictionary các Object sẽ bị tác động trong kịch bản, ở đầu chương trình sẽ tiến hành đăng kí các Object này vào Dictionary.</w:t>
      </w:r>
    </w:p>
    <w:p w14:paraId="1361ED92" w14:textId="77777777" w:rsidR="004A71F6" w:rsidRDefault="004A71F6" w:rsidP="005F5EDD">
      <w:pPr>
        <w:pStyle w:val="Dash"/>
        <w:ind w:left="72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6B46B1DC" w:rsidR="00725DE8" w:rsidRDefault="00725DE8" w:rsidP="003876E2">
      <w:pPr>
        <w:spacing w:line="240" w:lineRule="auto"/>
      </w:pPr>
      <w:r>
        <w:fldChar w:fldCharType="begin"/>
      </w:r>
      <w:r>
        <w:instrText xml:space="preserve"> REF _Ref515733190 \h </w:instrText>
      </w:r>
      <w:r>
        <w:fldChar w:fldCharType="separate"/>
      </w:r>
      <w:r w:rsidR="0067046C">
        <w:t xml:space="preserve">Sơ đồ </w:t>
      </w:r>
      <w:r w:rsidR="0067046C">
        <w:rPr>
          <w:noProof/>
        </w:rPr>
        <w:t>4</w:t>
      </w:r>
      <w:r w:rsidR="0067046C">
        <w:noBreakHyphen/>
      </w:r>
      <w:r w:rsidR="0067046C">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w:t>
      </w:r>
      <w:proofErr w:type="gramStart"/>
      <w:r w:rsidRPr="00F31BEF">
        <w:t>conditions</w:t>
      </w:r>
      <w:r>
        <w:t>:</w:t>
      </w:r>
      <w:proofErr w:type="gramEnd"/>
      <w:r>
        <w:t xml:space="preserve">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proofErr w:type="gramStart"/>
      <w:r w:rsidRPr="00F31BEF">
        <w:t>Conditions</w:t>
      </w:r>
      <w:r>
        <w:t>:</w:t>
      </w:r>
      <w:proofErr w:type="gramEnd"/>
      <w:r>
        <w:t xml:space="preserve"> là một chuỗi các điều kiện được nối với nhau bằng toán tử &amp;&amp;. Một Pre-condition được kích hoạt khi chuỗi các điều kiện đó đều thỏa.</w:t>
      </w:r>
    </w:p>
    <w:p w14:paraId="19AC9785" w14:textId="0E166164" w:rsidR="00F31BEF" w:rsidRPr="00F31BEF" w:rsidRDefault="00534EE0" w:rsidP="00C53607">
      <w:pPr>
        <w:pStyle w:val="K-Bullet-"/>
        <w:tabs>
          <w:tab w:val="clear" w:pos="420"/>
          <w:tab w:val="num" w:pos="990"/>
        </w:tabs>
        <w:ind w:left="720"/>
      </w:pPr>
      <w:proofErr w:type="gramStart"/>
      <w:r w:rsidRPr="00591B68">
        <w:lastRenderedPageBreak/>
        <w:t>Comparators</w:t>
      </w:r>
      <w:r>
        <w:t>:</w:t>
      </w:r>
      <w:proofErr w:type="gramEnd"/>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rsidR="0067046C">
        <w:t xml:space="preserve">Sơ đồ </w:t>
      </w:r>
      <w:r w:rsidR="0067046C">
        <w:rPr>
          <w:noProof/>
        </w:rPr>
        <w:t>4</w:t>
      </w:r>
      <w:r w:rsidR="0067046C">
        <w:noBreakHyphen/>
      </w:r>
      <w:r w:rsidR="0067046C">
        <w:rPr>
          <w:noProof/>
        </w:rPr>
        <w:t>3</w:t>
      </w:r>
      <w:r>
        <w:fldChar w:fldCharType="end"/>
      </w:r>
      <w:r>
        <w:t>. Nói cách khác đây là một Global Helper Class.</w:t>
      </w:r>
    </w:p>
    <w:p w14:paraId="6EF4B917" w14:textId="42323D80" w:rsidR="004A71F6" w:rsidRDefault="006057B4" w:rsidP="00591B68">
      <w:pPr>
        <w:keepNext/>
        <w:ind w:firstLine="0"/>
        <w:jc w:val="center"/>
      </w:pPr>
      <w:bookmarkStart w:id="376" w:name="_GoBack"/>
      <w:r>
        <w:rPr>
          <w:noProof/>
        </w:rPr>
        <w:drawing>
          <wp:inline distT="0" distB="0" distL="0" distR="0" wp14:anchorId="1C6E26B4" wp14:editId="13ABDC6B">
            <wp:extent cx="5391150" cy="3156333"/>
            <wp:effectExtent l="0" t="0" r="0" b="635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396750" cy="3159611"/>
                    </a:xfrm>
                    <a:prstGeom prst="rect">
                      <a:avLst/>
                    </a:prstGeom>
                  </pic:spPr>
                </pic:pic>
              </a:graphicData>
            </a:graphic>
          </wp:inline>
        </w:drawing>
      </w:r>
      <w:bookmarkEnd w:id="376"/>
    </w:p>
    <w:p w14:paraId="2F13151E" w14:textId="70528D42" w:rsidR="008B435D" w:rsidRDefault="004A71F6" w:rsidP="00F31BEF">
      <w:pPr>
        <w:pStyle w:val="Caption"/>
        <w:rPr>
          <w:noProof/>
        </w:rPr>
      </w:pPr>
      <w:bookmarkStart w:id="377" w:name="_Ref515733190"/>
      <w:bookmarkStart w:id="378" w:name="_Toc518207165"/>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2</w:t>
      </w:r>
      <w:r w:rsidR="00932977">
        <w:fldChar w:fldCharType="end"/>
      </w:r>
      <w:bookmarkEnd w:id="377"/>
      <w:r>
        <w:rPr>
          <w:noProof/>
        </w:rPr>
        <w:t xml:space="preserve"> Hệ thống sự kiện liên hoàn</w:t>
      </w:r>
      <w:bookmarkEnd w:id="378"/>
    </w:p>
    <w:p w14:paraId="5AC7A574" w14:textId="77777777" w:rsidR="008B435D" w:rsidRDefault="008B435D" w:rsidP="00A42CF7">
      <w:pPr>
        <w:pStyle w:val="K-Bullet-"/>
        <w:keepNext/>
        <w:numPr>
          <w:ilvl w:val="0"/>
          <w:numId w:val="0"/>
        </w:numPr>
        <w:jc w:val="center"/>
      </w:pPr>
      <w:r w:rsidRPr="008B435D">
        <w:rPr>
          <w:b/>
          <w:noProof/>
          <w:szCs w:val="26"/>
        </w:rPr>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177779BD" w:rsidR="008B435D" w:rsidRDefault="008B435D" w:rsidP="008B435D">
      <w:pPr>
        <w:pStyle w:val="Caption"/>
      </w:pPr>
      <w:bookmarkStart w:id="379" w:name="_Ref515733504"/>
      <w:bookmarkStart w:id="380" w:name="_Toc518207166"/>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3</w:t>
      </w:r>
      <w:r w:rsidR="00932977">
        <w:fldChar w:fldCharType="end"/>
      </w:r>
      <w:bookmarkEnd w:id="379"/>
      <w:r>
        <w:t xml:space="preserve"> </w:t>
      </w:r>
      <w:r w:rsidRPr="00917CC0">
        <w:rPr>
          <w:noProof/>
        </w:rPr>
        <w:t xml:space="preserve">Sơ đồ lớp của </w:t>
      </w:r>
      <w:r w:rsidRPr="008B435D">
        <w:t>Comparator</w:t>
      </w:r>
      <w:bookmarkEnd w:id="380"/>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8E4C6B" w:rsidRDefault="008E4C6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8E4C6B" w:rsidRDefault="008E4C6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741C90AA" w:rsidR="008B435D" w:rsidRPr="00D32725" w:rsidRDefault="008B435D" w:rsidP="00D32725">
      <w:pPr>
        <w:pStyle w:val="Caption"/>
        <w:rPr>
          <w:sz w:val="26"/>
          <w:szCs w:val="26"/>
        </w:rPr>
      </w:pPr>
      <w:bookmarkStart w:id="381" w:name="_Toc517720111"/>
      <w:r>
        <w:t xml:space="preserve">Mã </w:t>
      </w:r>
      <w:r>
        <w:fldChar w:fldCharType="begin"/>
      </w:r>
      <w:r>
        <w:instrText xml:space="preserve"> SEQ Mã \* ARABIC </w:instrText>
      </w:r>
      <w:r>
        <w:fldChar w:fldCharType="separate"/>
      </w:r>
      <w:r w:rsidR="0067046C">
        <w:rPr>
          <w:noProof/>
        </w:rPr>
        <w:t>1</w:t>
      </w:r>
      <w:r>
        <w:fldChar w:fldCharType="end"/>
      </w:r>
      <w:r>
        <w:rPr>
          <w:noProof/>
        </w:rPr>
        <w:t xml:space="preserve"> </w:t>
      </w:r>
      <w:r>
        <w:rPr>
          <w:sz w:val="26"/>
          <w:szCs w:val="26"/>
        </w:rPr>
        <w:t>Minh họa một Comparator</w:t>
      </w:r>
      <w:bookmarkEnd w:id="381"/>
    </w:p>
    <w:p w14:paraId="2608157C" w14:textId="0DEF9E6C" w:rsidR="008B435D" w:rsidRDefault="008B435D" w:rsidP="00CB14E7">
      <w:pPr>
        <w:pStyle w:val="K-Bullet-"/>
        <w:tabs>
          <w:tab w:val="clear" w:pos="420"/>
        </w:tabs>
        <w:ind w:left="810"/>
      </w:pPr>
      <w:proofErr w:type="gramStart"/>
      <w:r w:rsidRPr="00502A43">
        <w:t>Action</w:t>
      </w:r>
      <w:r w:rsidRPr="00091982">
        <w:t>:</w:t>
      </w:r>
      <w:proofErr w:type="gramEnd"/>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67046C">
        <w:t xml:space="preserve">Sơ đồ </w:t>
      </w:r>
      <w:r w:rsidR="0067046C">
        <w:rPr>
          <w:noProof/>
        </w:rPr>
        <w:t>4</w:t>
      </w:r>
      <w:r w:rsidR="0067046C">
        <w:noBreakHyphen/>
      </w:r>
      <w:r w:rsidR="0067046C">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3EA7689" w:rsidR="008B435D" w:rsidRDefault="008B435D" w:rsidP="008B435D">
      <w:pPr>
        <w:pStyle w:val="Caption"/>
      </w:pPr>
      <w:bookmarkStart w:id="382" w:name="_Ref515733619"/>
      <w:bookmarkStart w:id="383" w:name="_Toc518207167"/>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4</w:t>
      </w:r>
      <w:r w:rsidR="00932977">
        <w:fldChar w:fldCharType="end"/>
      </w:r>
      <w:bookmarkEnd w:id="382"/>
      <w:r>
        <w:rPr>
          <w:noProof/>
        </w:rPr>
        <w:t xml:space="preserve"> </w:t>
      </w:r>
      <w:r>
        <w:t>Sơ đồ lớp của Action</w:t>
      </w:r>
      <w:bookmarkEnd w:id="383"/>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8E4C6B" w:rsidRPr="00665AE1" w:rsidRDefault="008E4C6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8E4C6B" w:rsidRPr="00665AE1" w:rsidRDefault="008E4C6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3F013D50" w:rsidR="00F8027C" w:rsidRPr="00F8027C" w:rsidRDefault="008B435D" w:rsidP="00C33D14">
      <w:pPr>
        <w:pStyle w:val="Caption"/>
        <w:rPr>
          <w:noProof/>
        </w:rPr>
      </w:pPr>
      <w:bookmarkStart w:id="384" w:name="_Toc517720112"/>
      <w:r>
        <w:t xml:space="preserve">Mã </w:t>
      </w:r>
      <w:r>
        <w:fldChar w:fldCharType="begin"/>
      </w:r>
      <w:r>
        <w:instrText xml:space="preserve"> SEQ Mã \* ARABIC </w:instrText>
      </w:r>
      <w:r>
        <w:fldChar w:fldCharType="separate"/>
      </w:r>
      <w:r w:rsidR="0067046C">
        <w:rPr>
          <w:noProof/>
        </w:rPr>
        <w:t>2</w:t>
      </w:r>
      <w:r>
        <w:fldChar w:fldCharType="end"/>
      </w:r>
      <w:r>
        <w:rPr>
          <w:noProof/>
        </w:rPr>
        <w:t xml:space="preserve"> Minh họa một Action</w:t>
      </w:r>
      <w:bookmarkEnd w:id="384"/>
    </w:p>
    <w:p w14:paraId="77AAB539" w14:textId="77777777" w:rsidR="001824ED" w:rsidRPr="007E190E" w:rsidRDefault="001824ED" w:rsidP="00675294">
      <w:pPr>
        <w:pStyle w:val="K-Bullet-"/>
        <w:tabs>
          <w:tab w:val="clear" w:pos="420"/>
        </w:tabs>
        <w:ind w:left="810"/>
      </w:pPr>
      <w:bookmarkStart w:id="385" w:name="_Hlk515631666"/>
      <w:r w:rsidRPr="007E190E">
        <w:lastRenderedPageBreak/>
        <w:t>Post-</w:t>
      </w:r>
      <w:proofErr w:type="gramStart"/>
      <w:r w:rsidRPr="007E190E">
        <w:t>actions:</w:t>
      </w:r>
      <w:proofErr w:type="gramEnd"/>
      <w:r w:rsidRPr="007E190E">
        <w:t xml:space="preserve">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5"/>
    </w:p>
    <w:p w14:paraId="6AF74D08" w14:textId="31A4A7E0" w:rsidR="001824ED" w:rsidRDefault="001824ED" w:rsidP="00675294">
      <w:pPr>
        <w:pStyle w:val="K-Bullet-"/>
        <w:tabs>
          <w:tab w:val="clear" w:pos="420"/>
        </w:tabs>
        <w:ind w:left="810"/>
      </w:pPr>
      <w:proofErr w:type="gramStart"/>
      <w:r w:rsidRPr="007E190E">
        <w:t>Operator</w:t>
      </w:r>
      <w:r>
        <w:t>:</w:t>
      </w:r>
      <w:proofErr w:type="gramEnd"/>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67046C">
        <w:t xml:space="preserve">Sơ đồ </w:t>
      </w:r>
      <w:r w:rsidR="0067046C">
        <w:rPr>
          <w:noProof/>
        </w:rPr>
        <w:t>4</w:t>
      </w:r>
      <w:r w:rsidR="0067046C">
        <w:noBreakHyphen/>
      </w:r>
      <w:r w:rsidR="0067046C">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3F9BF7" w:rsidR="00CE082D" w:rsidRDefault="00CE082D" w:rsidP="000D6566">
      <w:pPr>
        <w:pStyle w:val="Caption"/>
      </w:pPr>
      <w:bookmarkStart w:id="386" w:name="_Ref515733962"/>
      <w:bookmarkStart w:id="387" w:name="_Toc518207168"/>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5</w:t>
      </w:r>
      <w:r w:rsidR="00932977">
        <w:fldChar w:fldCharType="end"/>
      </w:r>
      <w:bookmarkEnd w:id="386"/>
      <w:r>
        <w:rPr>
          <w:noProof/>
        </w:rPr>
        <w:t xml:space="preserve"> Sơ đồ lớp của Operator</w:t>
      </w:r>
      <w:bookmarkEnd w:id="387"/>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8E4C6B" w:rsidRPr="00665AE1" w:rsidRDefault="008E4C6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8E4C6B" w:rsidRPr="00665AE1" w:rsidRDefault="008E4C6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1DBC08C3" w:rsidR="00CE082D" w:rsidRDefault="00CE082D" w:rsidP="00CE082D">
      <w:pPr>
        <w:pStyle w:val="Caption"/>
      </w:pPr>
      <w:bookmarkStart w:id="388" w:name="_Toc517720113"/>
      <w:r>
        <w:t xml:space="preserve">Mã </w:t>
      </w:r>
      <w:r>
        <w:fldChar w:fldCharType="begin"/>
      </w:r>
      <w:r>
        <w:instrText xml:space="preserve"> SEQ Mã \* ARABIC </w:instrText>
      </w:r>
      <w:r>
        <w:fldChar w:fldCharType="separate"/>
      </w:r>
      <w:r w:rsidR="0067046C">
        <w:rPr>
          <w:noProof/>
        </w:rPr>
        <w:t>3</w:t>
      </w:r>
      <w:r>
        <w:fldChar w:fldCharType="end"/>
      </w:r>
      <w:r>
        <w:rPr>
          <w:noProof/>
        </w:rPr>
        <w:t xml:space="preserve"> </w:t>
      </w:r>
      <w:r>
        <w:t>Minh họa một Operator</w:t>
      </w:r>
      <w:bookmarkEnd w:id="388"/>
    </w:p>
    <w:p w14:paraId="356EE692" w14:textId="77777777" w:rsidR="00061D35" w:rsidRDefault="00061D35" w:rsidP="00061D35">
      <w:pPr>
        <w:pStyle w:val="Heading3"/>
      </w:pPr>
      <w:bookmarkStart w:id="389" w:name="_Ref517858679"/>
      <w:bookmarkStart w:id="390" w:name="_Toc518207085"/>
      <w:r>
        <w:t>Giao tiếp giữa các thiết bị tương tác</w:t>
      </w:r>
      <w:bookmarkEnd w:id="389"/>
      <w:bookmarkEnd w:id="390"/>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lastRenderedPageBreak/>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8E4C6B" w:rsidRDefault="008E4C6B" w:rsidP="00487265">
                                <w:pPr>
                                  <w:pStyle w:val="NormalWeb"/>
                                  <w:spacing w:after="101" w:line="216" w:lineRule="auto"/>
                                  <w:ind w:firstLine="0"/>
                                  <w:jc w:val="center"/>
                                </w:pPr>
                                <w:r>
                                  <w:rPr>
                                    <w:color w:val="FFFFFF" w:themeColor="light1"/>
                                    <w:kern w:val="24"/>
                                  </w:rPr>
                                  <w:t>Module A</w:t>
                                </w:r>
                              </w:p>
                              <w:p w14:paraId="464A40DD" w14:textId="77777777" w:rsidR="008E4C6B" w:rsidRDefault="008E4C6B"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8E4C6B" w:rsidRDefault="008E4C6B" w:rsidP="00C705C5">
                                <w:pPr>
                                  <w:pStyle w:val="NormalWeb"/>
                                  <w:spacing w:after="101" w:line="216" w:lineRule="auto"/>
                                  <w:ind w:firstLine="0"/>
                                  <w:jc w:val="center"/>
                                </w:pPr>
                                <w:r>
                                  <w:rPr>
                                    <w:color w:val="FFFFFF" w:themeColor="light1"/>
                                    <w:kern w:val="24"/>
                                  </w:rPr>
                                  <w:t>Module B</w:t>
                                </w:r>
                              </w:p>
                              <w:p w14:paraId="15FC9D69" w14:textId="77777777" w:rsidR="008E4C6B" w:rsidRDefault="008E4C6B"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8E4C6B" w:rsidRDefault="008E4C6B" w:rsidP="00487265">
                                <w:pPr>
                                  <w:pStyle w:val="NormalWeb"/>
                                  <w:spacing w:after="101" w:line="216" w:lineRule="auto"/>
                                  <w:ind w:firstLine="0"/>
                                  <w:jc w:val="center"/>
                                </w:pPr>
                                <w:r>
                                  <w:rPr>
                                    <w:color w:val="FFFFFF" w:themeColor="light1"/>
                                    <w:kern w:val="24"/>
                                  </w:rPr>
                                  <w:t>Module C</w:t>
                                </w:r>
                              </w:p>
                              <w:p w14:paraId="60E964B3" w14:textId="77777777" w:rsidR="008E4C6B" w:rsidRDefault="008E4C6B"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8E4C6B" w:rsidRDefault="008E4C6B" w:rsidP="00487265">
                          <w:pPr>
                            <w:pStyle w:val="NormalWeb"/>
                            <w:spacing w:after="101" w:line="216" w:lineRule="auto"/>
                            <w:ind w:firstLine="0"/>
                            <w:jc w:val="center"/>
                          </w:pPr>
                          <w:r>
                            <w:rPr>
                              <w:color w:val="FFFFFF" w:themeColor="light1"/>
                              <w:kern w:val="24"/>
                            </w:rPr>
                            <w:t>Module A</w:t>
                          </w:r>
                        </w:p>
                        <w:p w14:paraId="464A40DD" w14:textId="77777777" w:rsidR="008E4C6B" w:rsidRDefault="008E4C6B"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8E4C6B" w:rsidRDefault="008E4C6B" w:rsidP="00C705C5">
                          <w:pPr>
                            <w:pStyle w:val="NormalWeb"/>
                            <w:spacing w:after="101" w:line="216" w:lineRule="auto"/>
                            <w:ind w:firstLine="0"/>
                            <w:jc w:val="center"/>
                          </w:pPr>
                          <w:r>
                            <w:rPr>
                              <w:color w:val="FFFFFF" w:themeColor="light1"/>
                              <w:kern w:val="24"/>
                            </w:rPr>
                            <w:t>Module B</w:t>
                          </w:r>
                        </w:p>
                        <w:p w14:paraId="15FC9D69" w14:textId="77777777" w:rsidR="008E4C6B" w:rsidRDefault="008E4C6B"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8E4C6B" w:rsidRDefault="008E4C6B" w:rsidP="00487265">
                          <w:pPr>
                            <w:pStyle w:val="NormalWeb"/>
                            <w:spacing w:after="101" w:line="216" w:lineRule="auto"/>
                            <w:ind w:firstLine="0"/>
                            <w:jc w:val="center"/>
                          </w:pPr>
                          <w:r>
                            <w:rPr>
                              <w:color w:val="FFFFFF" w:themeColor="light1"/>
                              <w:kern w:val="24"/>
                            </w:rPr>
                            <w:t>Module C</w:t>
                          </w:r>
                        </w:p>
                        <w:p w14:paraId="60E964B3" w14:textId="77777777" w:rsidR="008E4C6B" w:rsidRDefault="008E4C6B"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1C800813" w:rsidR="00CE082D" w:rsidRDefault="00932977" w:rsidP="00932977">
      <w:pPr>
        <w:pStyle w:val="Caption"/>
      </w:pPr>
      <w:bookmarkStart w:id="391" w:name="_Ref515743831"/>
      <w:bookmarkStart w:id="392" w:name="_Toc518207169"/>
      <w:r>
        <w:t xml:space="preserve">Sơ đồ </w:t>
      </w:r>
      <w:r>
        <w:fldChar w:fldCharType="begin"/>
      </w:r>
      <w:r>
        <w:instrText xml:space="preserve"> STYLEREF 1 \s </w:instrText>
      </w:r>
      <w:r>
        <w:fldChar w:fldCharType="separate"/>
      </w:r>
      <w:r w:rsidR="0067046C">
        <w:rPr>
          <w:noProof/>
        </w:rPr>
        <w:t>4</w:t>
      </w:r>
      <w:r>
        <w:fldChar w:fldCharType="end"/>
      </w:r>
      <w:r>
        <w:noBreakHyphen/>
      </w:r>
      <w:r>
        <w:fldChar w:fldCharType="begin"/>
      </w:r>
      <w:r>
        <w:instrText xml:space="preserve"> SEQ Sơ_đồ \* ARABIC \s 1 </w:instrText>
      </w:r>
      <w:r>
        <w:fldChar w:fldCharType="separate"/>
      </w:r>
      <w:r w:rsidR="0067046C">
        <w:rPr>
          <w:noProof/>
        </w:rPr>
        <w:t>6</w:t>
      </w:r>
      <w:r>
        <w:fldChar w:fldCharType="end"/>
      </w:r>
      <w:bookmarkEnd w:id="391"/>
      <w:r>
        <w:rPr>
          <w:noProof/>
        </w:rPr>
        <w:t xml:space="preserve"> Cấu trúc module của hệ thống</w:t>
      </w:r>
      <w:bookmarkEnd w:id="392"/>
    </w:p>
    <w:p w14:paraId="687230D4" w14:textId="1CBDB0D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67046C">
        <w:t xml:space="preserve">Sơ đồ </w:t>
      </w:r>
      <w:r w:rsidR="0067046C">
        <w:rPr>
          <w:noProof/>
        </w:rPr>
        <w:t>4</w:t>
      </w:r>
      <w:r w:rsidR="0067046C">
        <w:noBreakHyphen/>
      </w:r>
      <w:r w:rsidR="0067046C">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w:t>
      </w:r>
      <w:r w:rsidRPr="00952B31">
        <w:rPr>
          <w:lang w:val="en-US"/>
        </w:rPr>
        <w:lastRenderedPageBreak/>
        <w:t>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3" w:name="_Toc518207086"/>
      <w:r>
        <w:t xml:space="preserve">Xử </w:t>
      </w:r>
      <w:r w:rsidR="005F40B8">
        <w:t>lý</w:t>
      </w:r>
      <w:r>
        <w:t xml:space="preserve"> hành động tương tác từ phía người dùng</w:t>
      </w:r>
      <w:bookmarkEnd w:id="393"/>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8E4C6B" w:rsidRPr="007D769F" w:rsidRDefault="008E4C6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8E4C6B" w:rsidRPr="007D769F" w:rsidRDefault="008E4C6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8E4C6B" w:rsidRPr="007D769F" w:rsidRDefault="008E4C6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8E4C6B" w:rsidRPr="007D769F" w:rsidRDefault="008E4C6B"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8E4C6B" w:rsidRPr="007D769F" w:rsidRDefault="008E4C6B"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8E4C6B" w:rsidRPr="007D769F" w:rsidRDefault="008E4C6B"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2D7B4E6C" w:rsidR="00356E2C" w:rsidRDefault="00356E2C" w:rsidP="00356E2C">
      <w:pPr>
        <w:pStyle w:val="Caption"/>
      </w:pPr>
      <w:bookmarkStart w:id="394" w:name="_Ref517304180"/>
      <w:bookmarkStart w:id="395" w:name="_Toc518207151"/>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394"/>
      <w:r>
        <w:t xml:space="preserve"> Hệ tọa độ của hệ thống cảm biến trên thiết bị di động</w:t>
      </w:r>
      <w:bookmarkEnd w:id="395"/>
    </w:p>
    <w:p w14:paraId="38E84A47" w14:textId="2D9BFF92" w:rsidR="00356E2C" w:rsidRDefault="00356E2C" w:rsidP="00356E2C">
      <w:pPr>
        <w:rPr>
          <w:lang w:val="en-US"/>
        </w:rPr>
      </w:pPr>
      <w:r>
        <w:rPr>
          <w:lang w:val="en-US"/>
        </w:rPr>
        <w:lastRenderedPageBreak/>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6" w:name="_Toc518207087"/>
      <w:r w:rsidRPr="00562157">
        <w:rPr>
          <w:lang w:val="en-US"/>
        </w:rPr>
        <w:t xml:space="preserve">Các chức năng của </w:t>
      </w:r>
      <w:bookmarkEnd w:id="366"/>
      <w:bookmarkEnd w:id="367"/>
      <w:r w:rsidR="00455AA8" w:rsidRPr="00562157">
        <w:rPr>
          <w:lang w:val="en-US"/>
        </w:rPr>
        <w:t>hệ thống</w:t>
      </w:r>
      <w:bookmarkEnd w:id="396"/>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 xml:space="preserve">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w:t>
      </w:r>
      <w:proofErr w:type="gramStart"/>
      <w:r>
        <w:rPr>
          <w:lang w:val="en-US"/>
        </w:rPr>
        <w:t>cư</w:t>
      </w:r>
      <w:r w:rsidR="0006734F">
        <w:rPr>
          <w:lang w:val="en-US"/>
        </w:rPr>
        <w:t>,…</w:t>
      </w:r>
      <w:proofErr w:type="gramEnd"/>
    </w:p>
    <w:p w14:paraId="622335EB" w14:textId="4B9EC2E1" w:rsidR="00B23733" w:rsidRDefault="00B23733" w:rsidP="0006734F">
      <w:pPr>
        <w:pStyle w:val="K-Bullet-"/>
        <w:tabs>
          <w:tab w:val="clear" w:pos="420"/>
        </w:tabs>
        <w:ind w:left="720"/>
        <w:rPr>
          <w:lang w:val="en-US"/>
        </w:rPr>
      </w:pPr>
      <w:r>
        <w:rPr>
          <w:lang w:val="en-US"/>
        </w:rPr>
        <w:lastRenderedPageBreak/>
        <w:t xml:space="preserve">Thực hiện Flip điện thoại để thay đổi loại hiển thị bản đồ như bản đồ giao thông, bản đồ vệ </w:t>
      </w:r>
      <w:proofErr w:type="gramStart"/>
      <w:r>
        <w:rPr>
          <w:lang w:val="en-US"/>
        </w:rPr>
        <w:t>tinh</w:t>
      </w:r>
      <w:r w:rsidR="00765173">
        <w:rPr>
          <w:lang w:val="en-US"/>
        </w:rPr>
        <w:t>,…</w:t>
      </w:r>
      <w:proofErr w:type="gramEnd"/>
    </w:p>
    <w:p w14:paraId="2BFA92E1" w14:textId="2A151000" w:rsidR="003258AE" w:rsidRPr="00B23733" w:rsidRDefault="00B23733" w:rsidP="0006734F">
      <w:pPr>
        <w:pStyle w:val="K-Bullet-"/>
        <w:tabs>
          <w:tab w:val="clear" w:pos="420"/>
        </w:tabs>
        <w:ind w:left="720"/>
        <w:rPr>
          <w:lang w:val="en-US"/>
        </w:rPr>
      </w:pPr>
      <w:r>
        <w:rPr>
          <w:lang w:val="en-US"/>
        </w:rPr>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7" w:name="_Toc518207088"/>
      <w:r>
        <w:t>Xem hình ảnh tại một địa điểm</w:t>
      </w:r>
      <w:bookmarkEnd w:id="397"/>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w:t>
      </w:r>
      <w:proofErr w:type="gramStart"/>
      <w:r>
        <w:rPr>
          <w:lang w:val="en-US"/>
        </w:rPr>
        <w:t>kh</w:t>
      </w:r>
      <w:r w:rsidR="00CF74F3">
        <w:rPr>
          <w:lang w:val="en-US"/>
        </w:rPr>
        <w:t>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59596" cy="3014725"/>
                    </a:xfrm>
                    <a:prstGeom prst="rect">
                      <a:avLst/>
                    </a:prstGeom>
                  </pic:spPr>
                </pic:pic>
              </a:graphicData>
            </a:graphic>
          </wp:inline>
        </w:drawing>
      </w:r>
    </w:p>
    <w:p w14:paraId="63763797" w14:textId="6C9314D7" w:rsidR="00540403" w:rsidRPr="00600196" w:rsidRDefault="00540403" w:rsidP="00540403">
      <w:pPr>
        <w:pStyle w:val="Caption"/>
        <w:rPr>
          <w:lang w:val="en-US"/>
        </w:rPr>
      </w:pPr>
      <w:bookmarkStart w:id="398" w:name="_Toc51820715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r>
        <w:rPr>
          <w:noProof/>
        </w:rPr>
        <w:t xml:space="preserve"> Xem chi tiết hình ảnh bản đồ tại một địa điểm</w:t>
      </w:r>
      <w:bookmarkEnd w:id="398"/>
    </w:p>
    <w:p w14:paraId="493F8188" w14:textId="77777777" w:rsidR="00DD3D88" w:rsidRDefault="00CF74F3" w:rsidP="00532DCB">
      <w:pPr>
        <w:pStyle w:val="Heading3"/>
      </w:pPr>
      <w:bookmarkStart w:id="399" w:name="_Toc518207089"/>
      <w:r>
        <w:lastRenderedPageBreak/>
        <w:t>Tương tác với dữ liệu theo thời gian thực</w:t>
      </w:r>
      <w:bookmarkEnd w:id="399"/>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688FA281" w:rsidR="005A4B06" w:rsidRDefault="00DA34E5" w:rsidP="00DA34E5">
      <w:pPr>
        <w:pStyle w:val="Caption"/>
        <w:rPr>
          <w:noProof/>
        </w:rPr>
      </w:pPr>
      <w:bookmarkStart w:id="400" w:name="_Toc51820715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r>
        <w:rPr>
          <w:noProof/>
        </w:rPr>
        <w:t xml:space="preserve"> Ảnh Heat map thể hiện mức độ ô nhiễm không khí</w:t>
      </w:r>
      <w:bookmarkEnd w:id="400"/>
    </w:p>
    <w:p w14:paraId="27A3EE03" w14:textId="1559CA81" w:rsidR="003E7527" w:rsidRDefault="003E7527" w:rsidP="003E7527">
      <w:pPr>
        <w:pStyle w:val="Heading3"/>
      </w:pPr>
      <w:bookmarkStart w:id="401" w:name="_Toc518207090"/>
      <w:r>
        <w:t>Thống kê dữ liệu</w:t>
      </w:r>
      <w:bookmarkEnd w:id="401"/>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5D66A0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67F2EB2" w14:textId="68EC30F2" w:rsidR="00540403" w:rsidRDefault="00540403" w:rsidP="00EB5C7A">
      <w:pPr>
        <w:pStyle w:val="Caption"/>
        <w:rPr>
          <w:noProof/>
        </w:rPr>
      </w:pPr>
      <w:bookmarkStart w:id="402" w:name="_Toc51820715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Thống kê thông tin theo tập các địa điểm đã chọn</w:t>
      </w:r>
      <w:bookmarkEnd w:id="402"/>
    </w:p>
    <w:p w14:paraId="543EEDD6" w14:textId="18E1C86C" w:rsidR="001F06EC" w:rsidRDefault="001F06EC" w:rsidP="00C12B6C">
      <w:pPr>
        <w:pStyle w:val="Heading3"/>
      </w:pPr>
      <w:bookmarkStart w:id="403" w:name="_Toc518207091"/>
      <w:r>
        <w:t>Giao diện màn hình chính</w:t>
      </w:r>
      <w:r w:rsidR="00B068C8">
        <w:t xml:space="preserve"> trên thiết bị</w:t>
      </w:r>
      <w:bookmarkEnd w:id="403"/>
    </w:p>
    <w:p w14:paraId="486D3179" w14:textId="29032018" w:rsidR="00C12B6C" w:rsidRPr="00DD177C" w:rsidRDefault="00C12B6C" w:rsidP="00C12B6C">
      <w:pPr>
        <w:rPr>
          <w:lang w:val="en-US"/>
        </w:rPr>
      </w:pPr>
      <w:r>
        <w:rPr>
          <w:lang w:val="en-US"/>
        </w:rPr>
        <w:t xml:space="preserve">Hệ thống cung cấp giao diện tương tác cho người dùng trên thiết bị di động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 xml:space="preserve">. </w:t>
      </w:r>
      <w:r w:rsidR="00BF4D8A">
        <w:rPr>
          <w:lang w:val="en-US"/>
        </w:rPr>
        <w:t>Người dùng tiến hành kết nối với máy chủ thông qua mạng nội bộ LAN khi nhấn nút “Connect” trên màn hình. Khi đã kết nối, n</w:t>
      </w:r>
      <w:r>
        <w:rPr>
          <w:lang w:val="en-US"/>
        </w:rPr>
        <w:t>gười dùng có thể xem thông tin môi trường tại một địa điểm</w:t>
      </w:r>
      <w:r w:rsidR="00543991">
        <w:rPr>
          <w:lang w:val="en-US"/>
        </w:rPr>
        <w:t xml:space="preserve"> như về mức độ ô nhiễm không khí, tiếng ồn, nguồn nước đã được thống kê qua 12 tháng gần nhất</w:t>
      </w:r>
      <w:r>
        <w:rPr>
          <w:lang w:val="en-US"/>
        </w:rPr>
        <w:t xml:space="preserve"> như </w:t>
      </w:r>
      <w:r w:rsidR="00543991">
        <w:rPr>
          <w:lang w:val="en-US"/>
        </w:rPr>
        <w:t xml:space="preserve">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d</w:t>
      </w:r>
      <w:r w:rsidR="00B40EA7">
        <w:rPr>
          <w:lang w:val="en-US"/>
        </w:rPr>
        <w:t>, các thông số được biểu diễn theo đơn vị phần tr</w:t>
      </w:r>
      <w:r w:rsidR="00180C8C">
        <w:rPr>
          <w:lang w:val="en-US"/>
        </w:rPr>
        <w:t>ă</w:t>
      </w:r>
      <w:r w:rsidR="00B40EA7">
        <w:rPr>
          <w:lang w:val="en-US"/>
        </w:rPr>
        <w:t>m (%). Người dùng còn có thể</w:t>
      </w:r>
      <w:r>
        <w:rPr>
          <w:lang w:val="en-US"/>
        </w:rPr>
        <w:t xml:space="preserve"> xem tình hình giao thông hiện tại tại các vị trí đặt camera giao thông</w:t>
      </w:r>
      <w:r w:rsidR="00B40EA7">
        <w:rPr>
          <w:lang w:val="en-US"/>
        </w:rPr>
        <w:t xml:space="preserve"> trực tuyến, được cung cấp dữ liệu từ Cổng thông tin giao thông Thành Phố Hồ Chí Minh của Sở giao thông vận tải Thành Phố Hồ Chí Minh</w:t>
      </w:r>
      <w:r>
        <w:rPr>
          <w:lang w:val="en-US"/>
        </w:rPr>
        <w:t xml:space="preserve">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c</w:t>
      </w:r>
      <w:r w:rsidR="009371B1">
        <w:rPr>
          <w:lang w:val="en-US"/>
        </w:rPr>
        <w:t xml:space="preserve">. Bên cạnh đó, người dùng còn có thể </w:t>
      </w:r>
      <w:r>
        <w:rPr>
          <w:lang w:val="en-US"/>
        </w:rPr>
        <w:t xml:space="preserve">thay đổi chế độ hiển thị bản đồ </w:t>
      </w:r>
      <w:r w:rsidR="00180C8C">
        <w:rPr>
          <w:lang w:val="en-US"/>
        </w:rPr>
        <w:t xml:space="preserve">là kiểu bản đồ đường thông thường và bản đồ dạng vệ tinh </w:t>
      </w:r>
      <w:r>
        <w:rPr>
          <w:lang w:val="en-US"/>
        </w:rPr>
        <w:t xml:space="preserve">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a-b</w:t>
      </w:r>
      <w:r w:rsidR="00180C8C">
        <w:rPr>
          <w:lang w:val="en-US"/>
        </w:rPr>
        <w:t>, hiện tại ứng dụng chỉ mới hỗ trợ hai dạng bản đồ</w:t>
      </w:r>
      <w:r>
        <w:rPr>
          <w:lang w:val="en-US"/>
        </w:rPr>
        <w:t>.</w:t>
      </w:r>
      <w:r w:rsidR="00180C8C">
        <w:rPr>
          <w:lang w:val="en-US"/>
        </w:rPr>
        <w:t xml:space="preserve"> Ngoài ra, người dùng có thể tiến hành các thao tác đặt cờ đánh dấu, thống kê so sánh dữ liệu từ các vị trí đặt cờ được đánh dấu, xóa cờ và ngắt kết nối với hệ thống thông qua hệ thống nút bấm đang hiển thị trên màn hình.</w:t>
      </w:r>
    </w:p>
    <w:p w14:paraId="2948514D" w14:textId="427DDD9F" w:rsidR="00DD177C" w:rsidRDefault="00B05BD1" w:rsidP="00B05BD1">
      <w:pPr>
        <w:keepNext/>
        <w:ind w:firstLine="0"/>
        <w:jc w:val="center"/>
      </w:pPr>
      <w:r w:rsidRPr="00B05BD1">
        <w:rPr>
          <w:noProof/>
        </w:rPr>
        <w:lastRenderedPageBreak/>
        <mc:AlternateContent>
          <mc:Choice Requires="wpg">
            <w:drawing>
              <wp:inline distT="0" distB="0" distL="0" distR="0" wp14:anchorId="71ABFAB8" wp14:editId="431EF12F">
                <wp:extent cx="4067175" cy="5876925"/>
                <wp:effectExtent l="0" t="0" r="952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67175" cy="5876925"/>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8E4C6B" w:rsidRDefault="008E4C6B"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8E4C6B" w:rsidRDefault="008E4C6B"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8E4C6B" w:rsidRDefault="008E4C6B"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8E4C6B" w:rsidRDefault="008E4C6B"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20.25pt;height:462.75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8E4C6B" w:rsidRDefault="008E4C6B"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8E4C6B" w:rsidRDefault="008E4C6B"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8E4C6B" w:rsidRDefault="008E4C6B"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8E4C6B" w:rsidRDefault="008E4C6B"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03ACDE6A" w:rsidR="00DD177C" w:rsidRDefault="00DD177C" w:rsidP="00B05BD1">
      <w:pPr>
        <w:pStyle w:val="Caption"/>
      </w:pPr>
      <w:bookmarkStart w:id="404" w:name="_Ref518080942"/>
      <w:bookmarkStart w:id="405" w:name="_Toc51820715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404"/>
      <w:r w:rsidRPr="00DD177C">
        <w:t xml:space="preserve"> </w:t>
      </w:r>
      <w:r>
        <w:t>Màn hình một số chức năng trên thiết bị di động</w:t>
      </w:r>
      <w:bookmarkEnd w:id="405"/>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8207092"/>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lastRenderedPageBreak/>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8207093"/>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8207094"/>
      <w:r w:rsidRPr="00562157">
        <w:rPr>
          <w:lang w:val="en-US"/>
        </w:rPr>
        <w:t>Giới thiệu tổng quan</w:t>
      </w:r>
      <w:bookmarkEnd w:id="415"/>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8207095"/>
      <w:r>
        <w:rPr>
          <w:lang w:val="en-US"/>
        </w:rPr>
        <w:t>Cấu hình</w:t>
      </w:r>
      <w:r w:rsidRPr="00562157">
        <w:rPr>
          <w:lang w:val="en-US"/>
        </w:rPr>
        <w:t xml:space="preserve"> hệ thống</w:t>
      </w:r>
      <w:bookmarkEnd w:id="416"/>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8207096"/>
      <w:r w:rsidRPr="00562157">
        <w:rPr>
          <w:lang w:val="en-US"/>
        </w:rPr>
        <w:t>Kịch bản sử dụng hệ thống</w:t>
      </w:r>
      <w:bookmarkEnd w:id="417"/>
      <w:bookmarkEnd w:id="418"/>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8207097"/>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8207098"/>
      <w:r>
        <w:t>Cách bố trí máy chiếu</w:t>
      </w:r>
      <w:bookmarkEnd w:id="420"/>
    </w:p>
    <w:p w14:paraId="0B38023C" w14:textId="0545D39E"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67046C">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67046C">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8207099"/>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6669892A"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67046C">
        <w:t xml:space="preserve">Hình </w:t>
      </w:r>
      <w:r w:rsidR="0067046C">
        <w:rPr>
          <w:noProof/>
        </w:rPr>
        <w:t>4</w:t>
      </w:r>
      <w:r w:rsidR="0067046C">
        <w:t>.</w:t>
      </w:r>
      <w:r w:rsidR="0067046C">
        <w:rPr>
          <w:noProof/>
        </w:rPr>
        <w:t>10</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EB5C7A">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EB5C7A">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EB5C7A">
      <w:pPr>
        <w:pStyle w:val="Dash"/>
        <w:ind w:left="72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w:t>
      </w:r>
      <w:r>
        <w:rPr>
          <w:lang w:val="en-US"/>
        </w:rPr>
        <w:lastRenderedPageBreak/>
        <w:t>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EB5C7A">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F1A7E29"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67046C">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67046C">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8E4C6B" w:rsidRPr="008B7CFA" w:rsidRDefault="008E4C6B" w:rsidP="00D530E4">
                                <w:pPr>
                                  <w:pStyle w:val="NormalWeb"/>
                                  <w:spacing w:after="0"/>
                                  <w:ind w:firstLine="0"/>
                                  <w:jc w:val="center"/>
                                </w:pPr>
                                <w:r w:rsidRPr="008B7CFA">
                                  <w:rPr>
                                    <w:color w:val="FFFFFF" w:themeColor="light1"/>
                                    <w:kern w:val="24"/>
                                  </w:rPr>
                                  <w:t>Module A</w:t>
                                </w:r>
                              </w:p>
                              <w:p w14:paraId="0A12D83E" w14:textId="1D4C973E" w:rsidR="008E4C6B" w:rsidRPr="008B7CFA" w:rsidRDefault="008E4C6B"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8E4C6B" w:rsidRPr="008B7CFA" w:rsidRDefault="008E4C6B" w:rsidP="00C55E26">
                              <w:pPr>
                                <w:pStyle w:val="NormalWeb"/>
                                <w:spacing w:after="0"/>
                                <w:ind w:firstLine="0"/>
                                <w:jc w:val="center"/>
                              </w:pPr>
                              <w:r w:rsidRPr="008B7CFA">
                                <w:rPr>
                                  <w:color w:val="FFFFFF" w:themeColor="light1"/>
                                  <w:kern w:val="24"/>
                                </w:rPr>
                                <w:t>Module B</w:t>
                              </w:r>
                            </w:p>
                            <w:p w14:paraId="2012E4DE" w14:textId="77777777" w:rsidR="008E4C6B" w:rsidRPr="008B7CFA" w:rsidRDefault="008E4C6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8E4C6B" w:rsidRPr="008B7CFA" w:rsidRDefault="008E4C6B" w:rsidP="00D530E4">
                          <w:pPr>
                            <w:pStyle w:val="NormalWeb"/>
                            <w:spacing w:after="0"/>
                            <w:ind w:firstLine="0"/>
                            <w:jc w:val="center"/>
                          </w:pPr>
                          <w:r w:rsidRPr="008B7CFA">
                            <w:rPr>
                              <w:color w:val="FFFFFF" w:themeColor="light1"/>
                              <w:kern w:val="24"/>
                            </w:rPr>
                            <w:t>Module A</w:t>
                          </w:r>
                        </w:p>
                        <w:p w14:paraId="0A12D83E" w14:textId="1D4C973E" w:rsidR="008E4C6B" w:rsidRPr="008B7CFA" w:rsidRDefault="008E4C6B"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8E4C6B" w:rsidRPr="008B7CFA" w:rsidRDefault="008E4C6B" w:rsidP="00C55E26">
                        <w:pPr>
                          <w:pStyle w:val="NormalWeb"/>
                          <w:spacing w:after="0"/>
                          <w:ind w:firstLine="0"/>
                          <w:jc w:val="center"/>
                        </w:pPr>
                        <w:r w:rsidRPr="008B7CFA">
                          <w:rPr>
                            <w:color w:val="FFFFFF" w:themeColor="light1"/>
                            <w:kern w:val="24"/>
                          </w:rPr>
                          <w:t>Module B</w:t>
                        </w:r>
                      </w:p>
                      <w:p w14:paraId="2012E4DE" w14:textId="77777777" w:rsidR="008E4C6B" w:rsidRPr="008B7CFA" w:rsidRDefault="008E4C6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03A4130F"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67046C">
        <w:rPr>
          <w:noProof/>
        </w:rPr>
        <w:t>5</w:t>
      </w:r>
      <w:r>
        <w:fldChar w:fldCharType="end"/>
      </w:r>
      <w:r>
        <w:noBreakHyphen/>
      </w:r>
      <w:r>
        <w:fldChar w:fldCharType="begin"/>
      </w:r>
      <w:r>
        <w:instrText xml:space="preserve"> SEQ Sơ_đồ \* ARABIC \s 1 </w:instrText>
      </w:r>
      <w:r>
        <w:fldChar w:fldCharType="separate"/>
      </w:r>
      <w:r w:rsidR="0067046C">
        <w:rPr>
          <w:noProof/>
        </w:rPr>
        <w:t>1</w:t>
      </w:r>
      <w:r>
        <w:fldChar w:fldCharType="end"/>
      </w:r>
      <w:bookmarkEnd w:id="424"/>
      <w:r>
        <w:t xml:space="preserve"> Sơ đồ kiến trúc hệ thống</w:t>
      </w:r>
      <w:bookmarkEnd w:id="425"/>
    </w:p>
    <w:p w14:paraId="59D76E13" w14:textId="59DB0C7B"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67046C">
        <w:t xml:space="preserve">Sơ đồ </w:t>
      </w:r>
      <w:r w:rsidR="0067046C">
        <w:rPr>
          <w:noProof/>
        </w:rPr>
        <w:t>5</w:t>
      </w:r>
      <w:r w:rsidR="0067046C">
        <w:noBreakHyphen/>
      </w:r>
      <w:r w:rsidR="0067046C">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t>.</w:t>
      </w:r>
    </w:p>
    <w:p w14:paraId="38A6BAF3" w14:textId="19EC20A3"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003B94AB"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67046C">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7DA3F6E"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1B2D98B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FBEDECF"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109F0AD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2B67DE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22AECB07"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439"/>
      <w:r w:rsidRPr="00242FCF">
        <w:t xml:space="preserve"> </w:t>
      </w:r>
      <w:r>
        <w:t>Giao diện chế độ nhận ảnh, ảnh đã được nhận</w:t>
      </w:r>
      <w:bookmarkEnd w:id="440"/>
    </w:p>
    <w:p w14:paraId="76C167FC" w14:textId="11E3EA4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67046C">
        <w:t xml:space="preserve">Hình </w:t>
      </w:r>
      <w:r w:rsidR="0067046C">
        <w:rPr>
          <w:noProof/>
        </w:rPr>
        <w:t>5</w:t>
      </w:r>
      <w:r w:rsidR="0067046C">
        <w:t>.</w:t>
      </w:r>
      <w:r w:rsidR="0067046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67046C">
        <w:t xml:space="preserve">Hình </w:t>
      </w:r>
      <w:r w:rsidR="0067046C">
        <w:rPr>
          <w:noProof/>
        </w:rPr>
        <w:t>5</w:t>
      </w:r>
      <w:r w:rsidR="0067046C">
        <w:t>.</w:t>
      </w:r>
      <w:r w:rsidR="0067046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67046C">
        <w:t xml:space="preserve">Hình </w:t>
      </w:r>
      <w:r w:rsidR="0067046C">
        <w:rPr>
          <w:noProof/>
        </w:rPr>
        <w:t>5</w:t>
      </w:r>
      <w:r w:rsidR="0067046C">
        <w:t>.</w:t>
      </w:r>
      <w:r w:rsidR="0067046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67046C">
        <w:t xml:space="preserve">Hình </w:t>
      </w:r>
      <w:r w:rsidR="0067046C">
        <w:rPr>
          <w:noProof/>
        </w:rPr>
        <w:t>5</w:t>
      </w:r>
      <w:r w:rsidR="0067046C">
        <w:t>.</w:t>
      </w:r>
      <w:r w:rsidR="0067046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67046C">
        <w:t xml:space="preserve">Hình </w:t>
      </w:r>
      <w:r w:rsidR="0067046C">
        <w:rPr>
          <w:noProof/>
        </w:rPr>
        <w:t>5</w:t>
      </w:r>
      <w:r w:rsidR="0067046C">
        <w:t>.</w:t>
      </w:r>
      <w:r w:rsidR="0067046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67046C">
        <w:t xml:space="preserve">Hình </w:t>
      </w:r>
      <w:r w:rsidR="0067046C">
        <w:rPr>
          <w:noProof/>
        </w:rPr>
        <w:t>5</w:t>
      </w:r>
      <w:r w:rsidR="0067046C">
        <w:t>.</w:t>
      </w:r>
      <w:r w:rsidR="0067046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A00CA">
        <w:rPr>
          <w:lang w:val="en-US"/>
        </w:rPr>
        <w:t>…</w:t>
      </w:r>
      <w:proofErr w:type="gramEnd"/>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69"/>
    <w:bookmarkEnd w:id="270"/>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32EE69F8"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67D01" w14:textId="77777777" w:rsidR="008A4A9A" w:rsidRDefault="008A4A9A" w:rsidP="00CD778B">
      <w:r>
        <w:separator/>
      </w:r>
    </w:p>
    <w:p w14:paraId="65666142" w14:textId="77777777" w:rsidR="008A4A9A" w:rsidRDefault="008A4A9A" w:rsidP="00CD778B"/>
  </w:endnote>
  <w:endnote w:type="continuationSeparator" w:id="0">
    <w:p w14:paraId="678CB24A" w14:textId="77777777" w:rsidR="008A4A9A" w:rsidRDefault="008A4A9A" w:rsidP="00CD778B">
      <w:r>
        <w:continuationSeparator/>
      </w:r>
    </w:p>
    <w:p w14:paraId="1BA0B420" w14:textId="77777777" w:rsidR="008A4A9A" w:rsidRDefault="008A4A9A"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14:paraId="03BE4661" w14:textId="77777777" w:rsidR="008E4C6B" w:rsidRDefault="008E4C6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CA6B7D" w14:textId="77777777" w:rsidR="008A4A9A" w:rsidRDefault="008A4A9A" w:rsidP="00CD778B">
      <w:r>
        <w:separator/>
      </w:r>
    </w:p>
    <w:p w14:paraId="498A73A6" w14:textId="77777777" w:rsidR="008A4A9A" w:rsidRDefault="008A4A9A" w:rsidP="00CD778B"/>
  </w:footnote>
  <w:footnote w:type="continuationSeparator" w:id="0">
    <w:p w14:paraId="54E9C3FF" w14:textId="77777777" w:rsidR="008A4A9A" w:rsidRDefault="008A4A9A" w:rsidP="00CD778B">
      <w:r>
        <w:continuationSeparator/>
      </w:r>
    </w:p>
    <w:p w14:paraId="2710FF3B" w14:textId="77777777" w:rsidR="008A4A9A" w:rsidRDefault="008A4A9A"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11.25pt;height:11.25pt" o:bullet="t">
        <v:imagedata r:id="rId1" o:title="BD14565_"/>
      </v:shape>
    </w:pict>
  </w:numPicBullet>
  <w:numPicBullet w:numPicBulletId="1">
    <w:pict>
      <v:shape id="_x0000_i1054" type="#_x0000_t75" style="width:9pt;height:9pt" o:bullet="t">
        <v:imagedata r:id="rId2" o:title="BD14755_"/>
      </v:shape>
    </w:pict>
  </w:numPicBullet>
  <w:numPicBullet w:numPicBulletId="2">
    <w:pict>
      <v:shape id="_x0000_i1055" type="#_x0000_t75" style="width:11.25pt;height:11.25pt" o:bullet="t">
        <v:imagedata r:id="rId3" o:title="BD14752_"/>
      </v:shape>
    </w:pict>
  </w:numPicBullet>
  <w:numPicBullet w:numPicBulletId="3">
    <w:pict>
      <v:shape id="_x0000_i1056" type="#_x0000_t75" style="width:9pt;height:9pt" o:bullet="t">
        <v:imagedata r:id="rId4" o:title="BD14581_"/>
      </v:shape>
    </w:pict>
  </w:numPicBullet>
  <w:numPicBullet w:numPicBulletId="4">
    <w:pict>
      <v:shape id="_x0000_i1057" type="#_x0000_t75" style="width:24.75pt;height:32.25pt" o:bullet="t">
        <v:imagedata r:id="rId5" o:title="light"/>
      </v:shape>
    </w:pict>
  </w:numPicBullet>
  <w:numPicBullet w:numPicBulletId="5">
    <w:pict>
      <v:shape id="_x0000_i1058" type="#_x0000_t75" style="width:24.75pt;height:24.75pt" o:bullet="t">
        <v:imagedata r:id="rId6" o:title="key"/>
      </v:shape>
    </w:pict>
  </w:numPicBullet>
  <w:numPicBullet w:numPicBulletId="6">
    <w:pict>
      <v:shape id="_x0000_i1059" type="#_x0000_t75" style="width:24.75pt;height:30pt" o:bullet="t">
        <v:imagedata r:id="rId7" o:title="lock1"/>
      </v:shape>
    </w:pict>
  </w:numPicBullet>
  <w:numPicBullet w:numPicBulletId="7">
    <w:pict>
      <v:shape id="_x0000_i1060" type="#_x0000_t75" style="width:30pt;height:39pt" o:bullet="t">
        <v:imagedata r:id="rId8" o:title="ProblemBullet"/>
      </v:shape>
    </w:pict>
  </w:numPicBullet>
  <w:numPicBullet w:numPicBulletId="8">
    <w:pict>
      <v:shape id="_x0000_i1061"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10B"/>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1A1"/>
    <w:rsid w:val="001777FD"/>
    <w:rsid w:val="00177BA4"/>
    <w:rsid w:val="001800B2"/>
    <w:rsid w:val="001800B9"/>
    <w:rsid w:val="001803D8"/>
    <w:rsid w:val="00180C8C"/>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6A1"/>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062"/>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2128"/>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9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69B"/>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7B4"/>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1FAD"/>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680"/>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28E"/>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A9A"/>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6B"/>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DC5"/>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1B1"/>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2C5"/>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86E"/>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0EA7"/>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498"/>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8A"/>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2B6C"/>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4887"/>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463"/>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9B9"/>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AD8"/>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46"/>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8CF"/>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16.png"/><Relationship Id="rId107" Type="http://schemas.openxmlformats.org/officeDocument/2006/relationships/image" Target="media/image87.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103.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5.png"/><Relationship Id="rId113" Type="http://schemas.openxmlformats.org/officeDocument/2006/relationships/image" Target="media/image93.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80.png"/><Relationship Id="rId121" Type="http://schemas.openxmlformats.org/officeDocument/2006/relationships/image" Target="media/image101.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5.jpg"/><Relationship Id="rId96" Type="http://schemas.openxmlformats.org/officeDocument/2006/relationships/image" Target="media/image78.png"/><Relationship Id="rId111"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6.png"/><Relationship Id="rId114" Type="http://schemas.openxmlformats.org/officeDocument/2006/relationships/image" Target="media/image94.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81.jpg"/><Relationship Id="rId122" Type="http://schemas.openxmlformats.org/officeDocument/2006/relationships/image" Target="media/image102.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9.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9.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6.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90.png"/><Relationship Id="rId115" Type="http://schemas.openxmlformats.org/officeDocument/2006/relationships/image" Target="media/image95.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10ED4D65-4F2C-4D69-9151-AB8613530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23289</Words>
  <Characters>132751</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572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7T16:47: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